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059D4" w:rsidRDefault="002248D8" w:rsidP="00E66C4F">
      <w:pPr>
        <w:pStyle w:val="NormalWeb"/>
        <w:spacing w:line="480" w:lineRule="auto"/>
        <w:jc w:val="center"/>
        <w:rPr>
          <w:b/>
          <w:color w:val="000000" w:themeColor="text1"/>
        </w:rPr>
      </w:pPr>
      <w:r w:rsidRPr="00E059D4">
        <w:rPr>
          <w:b/>
          <w:color w:val="000000" w:themeColor="text1"/>
        </w:rPr>
        <w:t>BAB IV</w:t>
      </w:r>
    </w:p>
    <w:p w:rsidR="007A7C7B" w:rsidRPr="00E059D4" w:rsidRDefault="00E66C4F" w:rsidP="003523C6">
      <w:pPr>
        <w:pStyle w:val="NormalWeb"/>
        <w:spacing w:line="480" w:lineRule="auto"/>
        <w:jc w:val="center"/>
        <w:rPr>
          <w:b/>
          <w:color w:val="000000" w:themeColor="text1"/>
        </w:rPr>
      </w:pPr>
      <w:r w:rsidRPr="00E059D4">
        <w:rPr>
          <w:b/>
          <w:color w:val="000000" w:themeColor="text1"/>
        </w:rPr>
        <w:t>HASIL PENELITIAN DAN PEMBAHASAN</w:t>
      </w:r>
    </w:p>
    <w:p w:rsidR="0019660E" w:rsidRPr="00E059D4" w:rsidRDefault="007A7C7B" w:rsidP="003523C6">
      <w:pPr>
        <w:pStyle w:val="NormalWeb"/>
        <w:spacing w:line="276" w:lineRule="auto"/>
        <w:rPr>
          <w:b/>
          <w:color w:val="000000" w:themeColor="text1"/>
        </w:rPr>
      </w:pPr>
      <w:r w:rsidRPr="00E059D4">
        <w:rPr>
          <w:b/>
          <w:color w:val="000000" w:themeColor="text1"/>
        </w:rPr>
        <w:t>4.1</w:t>
      </w:r>
      <w:r w:rsidRPr="00E059D4">
        <w:rPr>
          <w:b/>
          <w:color w:val="000000" w:themeColor="text1"/>
        </w:rPr>
        <w:tab/>
        <w:t>Deskripsi Data</w:t>
      </w:r>
    </w:p>
    <w:p w:rsidR="00D76CD4" w:rsidRPr="00E059D4" w:rsidRDefault="00C36230" w:rsidP="00725038">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w:t>
      </w:r>
      <w:r w:rsidR="00F82F62" w:rsidRPr="00E059D4">
        <w:rPr>
          <w:color w:val="000000" w:themeColor="text1"/>
        </w:rPr>
        <w:t xml:space="preserve">. Data yang diambil dalam penelitaian ini merupakan data laporan tahunan </w:t>
      </w:r>
      <w:r w:rsidR="0092470C" w:rsidRPr="00E059D4">
        <w:rPr>
          <w:color w:val="000000" w:themeColor="text1"/>
        </w:rPr>
        <w:t>(</w:t>
      </w:r>
      <w:r w:rsidR="0092470C" w:rsidRPr="00E059D4">
        <w:rPr>
          <w:i/>
          <w:color w:val="000000" w:themeColor="text1"/>
        </w:rPr>
        <w:t>annual report</w:t>
      </w:r>
      <w:r w:rsidR="0092470C" w:rsidRPr="00E059D4">
        <w:rPr>
          <w:color w:val="000000" w:themeColor="text1"/>
        </w:rPr>
        <w:t>), laporan tahunan tersebut diambil dari Bursa Efek Indonesia (BEI)</w:t>
      </w:r>
      <w:r w:rsidR="00A649B1" w:rsidRPr="00E059D4">
        <w:rPr>
          <w:color w:val="000000" w:themeColor="text1"/>
        </w:rPr>
        <w:t xml:space="preserve">. </w:t>
      </w:r>
      <w:r w:rsidR="00DD26BE" w:rsidRPr="00E059D4">
        <w:rPr>
          <w:color w:val="000000" w:themeColor="text1"/>
        </w:rPr>
        <w:t>Penelitian ini meng</w:t>
      </w:r>
      <w:r w:rsidR="00A15BB9" w:rsidRPr="00E059D4">
        <w:rPr>
          <w:color w:val="000000" w:themeColor="text1"/>
        </w:rPr>
        <w:t>gunakan laporan tahunan, pemilihan laporan tahunan digunakan sebagai data utama yang dilakukan karena laporan ini menyajikan informasi yang komprehensif dan terperinci tentang perusahaan.</w:t>
      </w:r>
      <w:r w:rsidR="000C1C15" w:rsidRPr="00E059D4">
        <w:rPr>
          <w:color w:val="000000" w:themeColor="text1"/>
        </w:rPr>
        <w:t xml:space="preserve"> </w:t>
      </w:r>
      <w:r w:rsidR="000C1C15"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E059D4" w:rsidRDefault="00F01DA5" w:rsidP="00F01DA5">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w:t>
      </w:r>
      <w:r w:rsidRPr="00E059D4">
        <w:rPr>
          <w:color w:val="000000" w:themeColor="text1"/>
        </w:rPr>
        <w:lastRenderedPageBreak/>
        <w:t>dalam aliran dana serta alokasi sumber daya yang efisien di masyarakat. Berikut merupakan profil singkat perusahaan perbankan yang terdaftar di Bursa Efek Indonesia</w:t>
      </w:r>
      <w:r w:rsidR="00234A05" w:rsidRPr="00E059D4">
        <w:rPr>
          <w:color w:val="000000" w:themeColor="text1"/>
        </w:rPr>
        <w:t xml:space="preserve"> (BEI) periode 2018 – 2022 </w:t>
      </w:r>
      <w:r w:rsidR="00831DD1" w:rsidRPr="00E059D4">
        <w:rPr>
          <w:color w:val="000000" w:themeColor="text1"/>
        </w:rPr>
        <w:t>yang diambil berdasarkan sampel penelitian ini :</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Raya Indonesia (AGRO)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E059D4">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MNC Internasional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059D4">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Pr="00E059D4" w:rsidRDefault="00F56AA0" w:rsidP="00F56AA0">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apital Indonesia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059D4">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Pr="00E059D4" w:rsidRDefault="00F56AA0"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entral Asia Tbk</w:t>
      </w:r>
    </w:p>
    <w:p w:rsidR="00D12EAA" w:rsidRPr="00E059D4" w:rsidRDefault="005A3A47" w:rsidP="00831DD1">
      <w:pPr>
        <w:pStyle w:val="NormalWeb"/>
        <w:spacing w:line="480" w:lineRule="auto"/>
        <w:ind w:left="720" w:firstLine="720"/>
        <w:jc w:val="both"/>
        <w:rPr>
          <w:color w:val="000000" w:themeColor="text1"/>
        </w:rPr>
      </w:pPr>
      <w:r w:rsidRPr="00E059D4">
        <w:rPr>
          <w:color w:val="000000" w:themeColor="text1"/>
        </w:rPr>
        <w:t>Bank Central Asia Tbk (Bank BCA) (</w:t>
      </w:r>
      <w:hyperlink r:id="rId7"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059D4">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Negara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8"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w:t>
      </w:r>
      <w:r w:rsidRPr="00E059D4">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Rakyat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9"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E059D4">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E059D4">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E059D4">
          <w:rPr>
            <w:color w:val="000000" w:themeColor="text1"/>
          </w:rPr>
          <w:t>Bank Raya Indonesia Tbk (AGRO / Bank Raya)</w:t>
        </w:r>
      </w:hyperlink>
      <w:r w:rsidR="00A366B9" w:rsidRPr="00E059D4">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E059D4">
          <w:rPr>
            <w:color w:val="000000" w:themeColor="text1"/>
          </w:rPr>
          <w:t>PT BRI Danareksa Sekuritas (BRI DS)</w:t>
        </w:r>
      </w:hyperlink>
      <w:r w:rsidR="00A366B9" w:rsidRPr="00E059D4">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E059D4">
        <w:rPr>
          <w:color w:val="000000" w:themeColor="text1"/>
        </w:rPr>
        <w:lastRenderedPageBreak/>
        <w:t>Bank BRI memiliki 2 Perusahaan Asosiasi yaitu </w:t>
      </w:r>
      <w:hyperlink r:id="rId12" w:tgtFrame="_blank" w:history="1">
        <w:r w:rsidR="00A366B9" w:rsidRPr="00E059D4">
          <w:rPr>
            <w:color w:val="000000" w:themeColor="text1"/>
          </w:rPr>
          <w:t>Bank Syariah Indonesia Tbk (BRIS)</w:t>
        </w:r>
      </w:hyperlink>
      <w:r w:rsidR="00A366B9"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Tabungan Negara (Persero) Tbk</w:t>
      </w:r>
    </w:p>
    <w:p w:rsidR="008B20D7" w:rsidRPr="00E059D4" w:rsidRDefault="00A366B9" w:rsidP="00D12EAA">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13"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E059D4">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141F80" w:rsidRPr="00E059D4">
        <w:rPr>
          <w:color w:val="000000" w:themeColor="text1"/>
          <w:shd w:val="clear" w:color="auto" w:fill="FFFFFF"/>
        </w:rPr>
        <w:t>Bank Yudha Bhakti Tbk</w:t>
      </w:r>
    </w:p>
    <w:p w:rsidR="008B20D7" w:rsidRPr="00E059D4" w:rsidRDefault="00E80DFA" w:rsidP="003A7D4A">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14"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E059D4">
        <w:rPr>
          <w:color w:val="000000" w:themeColor="text1"/>
          <w:shd w:val="clear" w:color="auto" w:fill="FFFFFF"/>
        </w:rPr>
        <w:lastRenderedPageBreak/>
        <w:t xml:space="preserve">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DE196D" w:rsidRPr="00E059D4">
        <w:rPr>
          <w:color w:val="000000" w:themeColor="text1"/>
          <w:shd w:val="clear" w:color="auto" w:fill="FFFFFF"/>
        </w:rPr>
        <w:t>Bank JTrust Indonesia Tbk</w:t>
      </w:r>
    </w:p>
    <w:p w:rsidR="008B20D7" w:rsidRPr="00E059D4" w:rsidRDefault="00E80DFA" w:rsidP="003A7D4A">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16"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lastRenderedPageBreak/>
        <w:t>PT Bank Century Intervest Corporation, 198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IC International Tbk,</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entury Tbk, 2004</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Mutiara Tbk, 200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 xml:space="preserve">Bank JTrust Indonesia Tbk, per 24 </w:t>
      </w:r>
      <w:r w:rsidR="008B20D7" w:rsidRPr="00E059D4">
        <w:rPr>
          <w:color w:val="000000" w:themeColor="text1"/>
        </w:rPr>
        <w:t>Juni 2015.</w:t>
      </w:r>
    </w:p>
    <w:p w:rsidR="008B20D7" w:rsidRPr="00E059D4" w:rsidRDefault="00E80DFA" w:rsidP="008B20D7">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Pr="00E059D4" w:rsidRDefault="003A7D4A" w:rsidP="003A7D4A">
      <w:pPr>
        <w:pStyle w:val="NormalWeb"/>
        <w:numPr>
          <w:ilvl w:val="0"/>
          <w:numId w:val="7"/>
        </w:numPr>
        <w:jc w:val="both"/>
        <w:rPr>
          <w:color w:val="000000" w:themeColor="text1"/>
        </w:rPr>
      </w:pPr>
      <w:r w:rsidRPr="00E059D4">
        <w:rPr>
          <w:color w:val="000000" w:themeColor="text1"/>
        </w:rPr>
        <w:lastRenderedPageBreak/>
        <w:t xml:space="preserve">PT </w:t>
      </w:r>
      <w:r w:rsidR="00DE196D" w:rsidRPr="00E059D4">
        <w:rPr>
          <w:color w:val="000000" w:themeColor="text1"/>
        </w:rPr>
        <w:t>Bank Danamon Indonesia Tbk</w:t>
      </w:r>
    </w:p>
    <w:p w:rsidR="008B20D7" w:rsidRPr="00E059D4" w:rsidRDefault="009F5199" w:rsidP="003A7D4A">
      <w:pPr>
        <w:pStyle w:val="NormalWeb"/>
        <w:spacing w:line="480" w:lineRule="auto"/>
        <w:ind w:left="720" w:firstLine="720"/>
        <w:jc w:val="both"/>
        <w:rPr>
          <w:color w:val="000000" w:themeColor="text1"/>
        </w:rPr>
      </w:pPr>
      <w:r w:rsidRPr="00E059D4">
        <w:rPr>
          <w:color w:val="000000" w:themeColor="text1"/>
        </w:rPr>
        <w:t>Bank Danamon Indonesia Tbk (</w:t>
      </w:r>
      <w:hyperlink r:id="rId17"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7D7A7D" w:rsidRPr="00E059D4">
        <w:rPr>
          <w:color w:val="000000" w:themeColor="text1"/>
          <w:shd w:val="clear" w:color="auto" w:fill="FFFFFF"/>
        </w:rPr>
        <w:t>Bank Pembangunan Daerah Banten Tbk</w:t>
      </w:r>
    </w:p>
    <w:p w:rsidR="008B20D7" w:rsidRPr="00E059D4" w:rsidRDefault="009F5199" w:rsidP="003A7D4A">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18"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PT Executive International Bank, 1992</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Eksekutif Internasional Tbk, 1996</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undi Indonesia Tbk, 2010</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embangunan Daerah Banten Tbk, per 29 Juli 2016</w:t>
      </w:r>
    </w:p>
    <w:p w:rsidR="008B20D7" w:rsidRPr="00E059D4" w:rsidRDefault="009F5199" w:rsidP="008B20D7">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E059D4">
        <w:rPr>
          <w:color w:val="000000" w:themeColor="text1"/>
        </w:rPr>
        <w:t xml:space="preserve"> </w:t>
      </w:r>
      <w:r w:rsidRPr="00E059D4">
        <w:rPr>
          <w:color w:val="000000" w:themeColor="text1"/>
        </w:rPr>
        <w:t xml:space="preserve">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E059D4">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Pembangunan Daerah Jawa Barat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19"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w:t>
      </w:r>
      <w:r w:rsidR="008B20D7" w:rsidRPr="00E059D4">
        <w:rPr>
          <w:color w:val="000000" w:themeColor="text1"/>
        </w:rPr>
        <w:t xml:space="preserve"> </w:t>
      </w:r>
      <w:r w:rsidRPr="00E059D4">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CIMB Niaga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20"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rsidR="008B20D7" w:rsidRPr="00E059D4" w:rsidRDefault="00DD7C8C" w:rsidP="008B20D7">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22 Oktober 1973 dengan PT Bank Ag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30 November 1978 dengan PT Bank Tabungan Band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7 Oktober 1983 dengan PT Bank Amerta; dan</w:t>
      </w:r>
    </w:p>
    <w:p w:rsidR="00DE692E"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 Nov</w:t>
      </w:r>
      <w:r w:rsidR="008B20D7" w:rsidRPr="00E059D4">
        <w:rPr>
          <w:color w:val="000000" w:themeColor="text1"/>
        </w:rPr>
        <w:t>ember 2008 dengan Bank Lippo Tb</w:t>
      </w:r>
      <w:r w:rsidR="00DE692E" w:rsidRPr="00E059D4">
        <w:rPr>
          <w:color w:val="000000" w:themeColor="text1"/>
        </w:rPr>
        <w:t>k.</w:t>
      </w:r>
    </w:p>
    <w:p w:rsidR="00DE692E" w:rsidRPr="00E059D4" w:rsidRDefault="00DD7C8C" w:rsidP="00DE692E">
      <w:pPr>
        <w:pStyle w:val="NormalWeb"/>
        <w:spacing w:line="480" w:lineRule="auto"/>
        <w:ind w:left="720"/>
        <w:jc w:val="both"/>
        <w:rPr>
          <w:color w:val="000000" w:themeColor="text1"/>
        </w:rPr>
      </w:pPr>
      <w:r w:rsidRPr="00E059D4">
        <w:rPr>
          <w:color w:val="000000" w:themeColor="text1"/>
        </w:rPr>
        <w:t>Pemegang saham yang memiliki 5% atau lebih saham Bank CIMB Niaga Tbk (28-Feb-2022), yaitu: CIMB Group Sdn. Bhd. (Malaysia), dengan persentase kepemilikan sebesar 91,48%</w:t>
      </w:r>
      <w:r w:rsidR="003028E1" w:rsidRPr="00E059D4">
        <w:rPr>
          <w:color w:val="000000" w:themeColor="text1"/>
        </w:rPr>
        <w:t xml:space="preserve"> </w:t>
      </w:r>
      <w:r w:rsidRPr="00E059D4">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E059D4">
        <w:rPr>
          <w:color w:val="000000" w:themeColor="text1"/>
        </w:rPr>
        <w:t xml:space="preserve">kan entitas yang dimiliki </w:t>
      </w:r>
      <w:r w:rsidRPr="00E059D4">
        <w:rPr>
          <w:color w:val="000000" w:themeColor="text1"/>
        </w:rPr>
        <w:t>oleh Pemerintah Malaysia.</w:t>
      </w:r>
      <w:r w:rsidR="003028E1" w:rsidRPr="00E059D4">
        <w:rPr>
          <w:color w:val="000000" w:themeColor="text1"/>
        </w:rPr>
        <w:t xml:space="preserve"> </w:t>
      </w:r>
      <w:r w:rsidRPr="00E059D4">
        <w:rPr>
          <w:color w:val="000000" w:themeColor="text1"/>
        </w:rPr>
        <w:t>Penerima manfaat akhir dari kepemilikan saham (ultimate beneficial owner) dari Bank CIMB Niaga Tbk adalah Khairulanwar Bin Rifaie dan Rossaya Binti Mohd Nashir.</w:t>
      </w:r>
      <w:r w:rsidR="003028E1" w:rsidRPr="00E059D4">
        <w:rPr>
          <w:color w:val="000000" w:themeColor="text1"/>
        </w:rPr>
        <w:t xml:space="preserve"> </w:t>
      </w:r>
      <w:r w:rsidRPr="00E059D4">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E059D4">
        <w:rPr>
          <w:color w:val="000000" w:themeColor="text1"/>
        </w:rPr>
        <w:t xml:space="preserve"> </w:t>
      </w:r>
      <w:r w:rsidRPr="00E059D4">
        <w:rPr>
          <w:color w:val="000000" w:themeColor="text1"/>
        </w:rPr>
        <w:t xml:space="preserve">Saat ini, Bank CIMB Niaga memiliki 60 kantor cabang, 302 kantor cabang pembantu, 33 kas mobil, 24 Unit cabang Syariah, 356 kantor layanan </w:t>
      </w:r>
      <w:r w:rsidRPr="00E059D4">
        <w:rPr>
          <w:color w:val="000000" w:themeColor="text1"/>
        </w:rPr>
        <w:lastRenderedPageBreak/>
        <w:t>Syariah dan 8 kantor kas Syariah.</w:t>
      </w:r>
      <w:r w:rsidR="003028E1" w:rsidRPr="00E059D4">
        <w:rPr>
          <w:color w:val="000000" w:themeColor="text1"/>
        </w:rPr>
        <w:t xml:space="preserve"> </w:t>
      </w:r>
      <w:r w:rsidRPr="00E059D4">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E059D4">
        <w:rPr>
          <w:color w:val="000000" w:themeColor="text1"/>
        </w:rPr>
        <w:t xml:space="preserve"> </w:t>
      </w:r>
      <w:r w:rsidRPr="00E059D4">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Maybank Indonesia Tbk</w:t>
      </w:r>
    </w:p>
    <w:p w:rsidR="00DE692E" w:rsidRPr="00E059D4" w:rsidRDefault="003028E1" w:rsidP="003A7D4A">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21"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22"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Permata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Permata Tbk (dahulu Bank Bali Tbk) (</w:t>
      </w:r>
      <w:hyperlink r:id="rId23"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E059D4">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Sinarmas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Sinarmas Tbk (</w:t>
      </w:r>
      <w:hyperlink r:id="rId24"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E059D4">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of India Indonesia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27"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E059D4">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BTPN Tbk</w:t>
      </w:r>
    </w:p>
    <w:p w:rsidR="003A7D4A" w:rsidRPr="00E059D4" w:rsidRDefault="0047084F" w:rsidP="00831DD1">
      <w:pPr>
        <w:pStyle w:val="NormalWeb"/>
        <w:spacing w:line="480" w:lineRule="auto"/>
        <w:ind w:left="720" w:firstLine="720"/>
        <w:jc w:val="both"/>
        <w:rPr>
          <w:color w:val="000000" w:themeColor="text1"/>
        </w:rPr>
      </w:pPr>
      <w:r w:rsidRPr="00E059D4">
        <w:rPr>
          <w:color w:val="000000" w:themeColor="text1"/>
        </w:rPr>
        <w:t>B</w:t>
      </w:r>
      <w:r w:rsidR="005A4980" w:rsidRPr="00E059D4">
        <w:rPr>
          <w:color w:val="000000" w:themeColor="text1"/>
        </w:rPr>
        <w:t>ank BTPN Tbk (d/h Bank Tabungan Pensiunan Nasional Tbk) (</w:t>
      </w:r>
      <w:hyperlink r:id="rId28" w:tgtFrame="_blank" w:history="1">
        <w:r w:rsidR="005A4980" w:rsidRPr="00E059D4">
          <w:rPr>
            <w:color w:val="000000" w:themeColor="text1"/>
          </w:rPr>
          <w:t>BTPN</w:t>
        </w:r>
      </w:hyperlink>
      <w:r w:rsidR="005A4980" w:rsidRPr="00E059D4">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E059D4">
        <w:rPr>
          <w:color w:val="000000" w:themeColor="text1"/>
        </w:rPr>
        <w:t xml:space="preserve"> </w:t>
      </w:r>
      <w:r w:rsidR="005A4980" w:rsidRPr="00E059D4">
        <w:rPr>
          <w:color w:val="000000" w:themeColor="text1"/>
        </w:rPr>
        <w:t xml:space="preserve">Pemilik manfaat sebenarnya (ultimate beneficial owner) Bank BTPN Tbk </w:t>
      </w:r>
      <w:r w:rsidR="005A4980"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E059D4">
          <w:rPr>
            <w:color w:val="000000" w:themeColor="text1"/>
          </w:rPr>
          <w:t>Bank BTPN Syariah Tbk (BTPS)</w:t>
        </w:r>
      </w:hyperlink>
      <w:r w:rsidR="005A4980"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Pr="00E059D4" w:rsidRDefault="003A7D4A" w:rsidP="003A7D4A">
      <w:pPr>
        <w:pStyle w:val="NormalWeb"/>
        <w:numPr>
          <w:ilvl w:val="0"/>
          <w:numId w:val="7"/>
        </w:numPr>
        <w:spacing w:line="276" w:lineRule="auto"/>
        <w:jc w:val="both"/>
        <w:rPr>
          <w:color w:val="000000" w:themeColor="text1"/>
        </w:rPr>
      </w:pPr>
      <w:r w:rsidRPr="00E059D4">
        <w:rPr>
          <w:color w:val="000000" w:themeColor="text1"/>
        </w:rPr>
        <w:t xml:space="preserve">PT </w:t>
      </w:r>
      <w:r w:rsidR="0047084F" w:rsidRPr="00E059D4">
        <w:rPr>
          <w:color w:val="000000" w:themeColor="text1"/>
        </w:rPr>
        <w:t>Bank Victoria International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Victoria International Tbk (</w:t>
      </w:r>
      <w:hyperlink r:id="rId30"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E059D4">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Dinar Indonesia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32"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ayapada Internasional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Mayapada Internasional Tbk (</w:t>
      </w:r>
      <w:hyperlink r:id="rId34"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E059D4">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ega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Mega Tbk (</w:t>
      </w:r>
      <w:hyperlink r:id="rId35"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w:t>
      </w:r>
      <w:r w:rsidRPr="00E059D4">
        <w:rPr>
          <w:color w:val="000000" w:themeColor="text1"/>
        </w:rPr>
        <w:lastRenderedPageBreak/>
        <w:t>adalah PT CT Corpora (dahulu Para Group). Saham PT CT Corpora 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 PT B</w:t>
      </w:r>
      <w:r w:rsidR="00C6022A" w:rsidRPr="00E059D4">
        <w:rPr>
          <w:color w:val="000000" w:themeColor="text1"/>
        </w:rPr>
        <w:t>ank OCBC NISP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36" w:tgtFrame="_blank" w:history="1">
        <w:r w:rsidRPr="00E059D4">
          <w:rPr>
            <w:color w:val="000000" w:themeColor="text1"/>
          </w:rPr>
          <w:t>NISP</w:t>
        </w:r>
      </w:hyperlink>
      <w:r w:rsidRPr="00E059D4">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E059D4">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E059D4">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Pr="00E059D4" w:rsidRDefault="007D1F09" w:rsidP="00210D15">
      <w:pPr>
        <w:pStyle w:val="NormalWeb"/>
        <w:spacing w:line="360" w:lineRule="auto"/>
        <w:jc w:val="both"/>
        <w:rPr>
          <w:b/>
          <w:color w:val="000000" w:themeColor="text1"/>
        </w:rPr>
      </w:pPr>
      <w:r w:rsidRPr="00E059D4">
        <w:rPr>
          <w:b/>
          <w:color w:val="000000" w:themeColor="text1"/>
        </w:rPr>
        <w:t>4.2</w:t>
      </w:r>
      <w:r w:rsidRPr="00E059D4">
        <w:rPr>
          <w:b/>
          <w:color w:val="000000" w:themeColor="text1"/>
        </w:rPr>
        <w:tab/>
        <w:t>Hasil Penelitian</w:t>
      </w:r>
    </w:p>
    <w:p w:rsidR="007D1F09" w:rsidRPr="00E059D4" w:rsidRDefault="007D1F09" w:rsidP="00210D15">
      <w:pPr>
        <w:pStyle w:val="NormalWeb"/>
        <w:spacing w:line="480" w:lineRule="auto"/>
        <w:jc w:val="both"/>
        <w:rPr>
          <w:color w:val="000000" w:themeColor="text1"/>
        </w:rPr>
      </w:pPr>
      <w:r w:rsidRPr="00E059D4">
        <w:rPr>
          <w:b/>
          <w:color w:val="000000" w:themeColor="text1"/>
        </w:rPr>
        <w:tab/>
      </w:r>
      <w:r w:rsidR="00210D15" w:rsidRPr="00E059D4">
        <w:rPr>
          <w:color w:val="000000" w:themeColor="text1"/>
        </w:rPr>
        <w:t xml:space="preserve">Subjek dalam penelitian ini adalah perusahaan perbankan yang terdaftar di Bursa Efek Indonesia (BEI) periode 2018 </w:t>
      </w:r>
      <w:r w:rsidR="00A82D68" w:rsidRPr="00E059D4">
        <w:rPr>
          <w:color w:val="000000" w:themeColor="text1"/>
        </w:rPr>
        <w:t>–</w:t>
      </w:r>
      <w:r w:rsidR="00210D15" w:rsidRPr="00E059D4">
        <w:rPr>
          <w:color w:val="000000" w:themeColor="text1"/>
        </w:rPr>
        <w:t xml:space="preserve"> 2022</w:t>
      </w:r>
      <w:r w:rsidR="00A82D68" w:rsidRPr="00E059D4">
        <w:rPr>
          <w:color w:val="000000" w:themeColor="text1"/>
        </w:rPr>
        <w:t xml:space="preserve">. Data yang akan dideskripsikan adalah data </w:t>
      </w:r>
      <w:r w:rsidR="00A82D68" w:rsidRPr="00E059D4">
        <w:rPr>
          <w:i/>
          <w:color w:val="000000" w:themeColor="text1"/>
        </w:rPr>
        <w:t xml:space="preserve">Loan to Deposit Ratio </w:t>
      </w:r>
      <w:r w:rsidR="00127B17" w:rsidRPr="00E059D4">
        <w:rPr>
          <w:color w:val="000000" w:themeColor="text1"/>
        </w:rPr>
        <w:t xml:space="preserve">(LDR) (X1), </w:t>
      </w:r>
      <w:r w:rsidR="00127B17" w:rsidRPr="00E059D4">
        <w:rPr>
          <w:i/>
          <w:color w:val="000000" w:themeColor="text1"/>
        </w:rPr>
        <w:t>Net Intersert Margin</w:t>
      </w:r>
      <w:r w:rsidR="00127B17" w:rsidRPr="00E059D4">
        <w:rPr>
          <w:color w:val="000000" w:themeColor="text1"/>
        </w:rPr>
        <w:t xml:space="preserve"> (NIM)</w:t>
      </w:r>
      <w:r w:rsidR="002A6056" w:rsidRPr="00E059D4">
        <w:rPr>
          <w:color w:val="000000" w:themeColor="text1"/>
        </w:rPr>
        <w:t xml:space="preserve"> (X2) dan </w:t>
      </w:r>
      <w:r w:rsidR="002A6056" w:rsidRPr="00E059D4">
        <w:rPr>
          <w:i/>
          <w:color w:val="000000" w:themeColor="text1"/>
        </w:rPr>
        <w:t>Return On Asset</w:t>
      </w:r>
      <w:r w:rsidR="002A6056" w:rsidRPr="00E059D4">
        <w:rPr>
          <w:color w:val="000000" w:themeColor="text1"/>
        </w:rPr>
        <w:t xml:space="preserve"> (ROA) (Y).</w:t>
      </w:r>
      <w:r w:rsidR="00B40E6C" w:rsidRPr="00E059D4">
        <w:rPr>
          <w:color w:val="000000" w:themeColor="text1"/>
        </w:rPr>
        <w:t xml:space="preserve"> </w:t>
      </w:r>
      <w:r w:rsidR="00C459BF" w:rsidRPr="00E059D4">
        <w:rPr>
          <w:color w:val="000000" w:themeColor="text1"/>
        </w:rPr>
        <w:t>Berikut dibawah ini p</w:t>
      </w:r>
      <w:r w:rsidR="00B40E6C" w:rsidRPr="00E059D4">
        <w:rPr>
          <w:color w:val="000000" w:themeColor="text1"/>
        </w:rPr>
        <w:t xml:space="preserve">erhitungan </w:t>
      </w:r>
      <w:r w:rsidR="00B40E6C" w:rsidRPr="00E059D4">
        <w:rPr>
          <w:i/>
          <w:color w:val="000000" w:themeColor="text1"/>
        </w:rPr>
        <w:t xml:space="preserve">Loan to Deposit Ratio </w:t>
      </w:r>
      <w:r w:rsidR="00B40E6C" w:rsidRPr="00E059D4">
        <w:rPr>
          <w:color w:val="000000" w:themeColor="text1"/>
        </w:rPr>
        <w:t xml:space="preserve">(LDR), </w:t>
      </w:r>
      <w:r w:rsidR="00B40E6C" w:rsidRPr="00E059D4">
        <w:rPr>
          <w:i/>
          <w:color w:val="000000" w:themeColor="text1"/>
        </w:rPr>
        <w:t>Net Intersert Margin</w:t>
      </w:r>
      <w:r w:rsidR="00B40E6C" w:rsidRPr="00E059D4">
        <w:rPr>
          <w:color w:val="000000" w:themeColor="text1"/>
        </w:rPr>
        <w:t xml:space="preserve"> (NIM) dan </w:t>
      </w:r>
      <w:r w:rsidR="00B40E6C" w:rsidRPr="00E059D4">
        <w:rPr>
          <w:i/>
          <w:color w:val="000000" w:themeColor="text1"/>
        </w:rPr>
        <w:t>Return On Asset</w:t>
      </w:r>
      <w:r w:rsidR="00B40E6C" w:rsidRPr="00E059D4">
        <w:rPr>
          <w:color w:val="000000" w:themeColor="text1"/>
        </w:rPr>
        <w:t xml:space="preserve"> (ROA) </w:t>
      </w:r>
      <w:r w:rsidR="00C459BF" w:rsidRPr="00E059D4">
        <w:rPr>
          <w:color w:val="000000" w:themeColor="text1"/>
        </w:rPr>
        <w:t>yang terdaftar di Bursa Efek Indonesia (BEI) periode 2018 – 2022 :</w:t>
      </w:r>
    </w:p>
    <w:p w:rsidR="00212FF8" w:rsidRPr="00E059D4" w:rsidRDefault="0093754B" w:rsidP="00212FF8">
      <w:pPr>
        <w:spacing w:line="480" w:lineRule="auto"/>
        <w:ind w:firstLine="720"/>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659264" behindDoc="0" locked="0" layoutInCell="1" allowOverlap="1" wp14:anchorId="4B9ACF57" wp14:editId="0D1124D6">
                <wp:simplePos x="0" y="0"/>
                <wp:positionH relativeFrom="column">
                  <wp:posOffset>941070</wp:posOffset>
                </wp:positionH>
                <wp:positionV relativeFrom="paragraph">
                  <wp:posOffset>291084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9.2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" fillcolor="white [3201]" strokecolor="black [3200]" strokeweight="1pt"/>
            </w:pict>
          </mc:Fallback>
        </mc:AlternateContent>
      </w:r>
      <w:r w:rsidR="00614DBE" w:rsidRPr="00E059D4">
        <w:rPr>
          <w:rFonts w:ascii="Times New Roman" w:hAnsi="Times New Roman" w:cs="Times New Roman"/>
          <w:sz w:val="24"/>
          <w:szCs w:val="24"/>
        </w:rPr>
        <w:t xml:space="preserve">Menurut </w:t>
      </w:r>
      <w:r w:rsidR="00614DBE" w:rsidRPr="00E059D4">
        <w:rPr>
          <w:rFonts w:ascii="Times New Roman" w:hAnsi="Times New Roman" w:cs="Times New Roman"/>
          <w:sz w:val="24"/>
          <w:szCs w:val="24"/>
        </w:rPr>
        <w:fldChar w:fldCharType="begin" w:fldLock="1"/>
      </w:r>
      <w:r w:rsidR="00614DBE" w:rsidRPr="00E059D4">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E059D4">
        <w:rPr>
          <w:rFonts w:ascii="Times New Roman" w:hAnsi="Times New Roman" w:cs="Times New Roman"/>
          <w:sz w:val="24"/>
          <w:szCs w:val="24"/>
        </w:rPr>
        <w:fldChar w:fldCharType="separate"/>
      </w:r>
      <w:r w:rsidR="00614DBE" w:rsidRPr="00E059D4">
        <w:rPr>
          <w:rFonts w:ascii="Times New Roman" w:hAnsi="Times New Roman" w:cs="Times New Roman"/>
          <w:noProof/>
          <w:sz w:val="24"/>
          <w:szCs w:val="24"/>
        </w:rPr>
        <w:t>(Pinasti &amp; Mustikawati, 2018)</w:t>
      </w:r>
      <w:r w:rsidR="00614DBE" w:rsidRPr="00E059D4">
        <w:rPr>
          <w:rFonts w:ascii="Times New Roman" w:hAnsi="Times New Roman" w:cs="Times New Roman"/>
          <w:sz w:val="24"/>
          <w:szCs w:val="24"/>
        </w:rPr>
        <w:fldChar w:fldCharType="end"/>
      </w:r>
      <w:r w:rsidR="00614DBE" w:rsidRPr="00E059D4">
        <w:rPr>
          <w:rFonts w:ascii="Times New Roman" w:hAnsi="Times New Roman" w:cs="Times New Roman"/>
          <w:sz w:val="24"/>
          <w:szCs w:val="24"/>
        </w:rPr>
        <w:t xml:space="preserve"> menyatakan bahwa </w:t>
      </w:r>
      <w:r w:rsidR="00614DBE" w:rsidRPr="00E059D4">
        <w:rPr>
          <w:rFonts w:ascii="Times New Roman" w:hAnsi="Times New Roman" w:cs="Times New Roman"/>
          <w:i/>
          <w:sz w:val="24"/>
          <w:szCs w:val="24"/>
        </w:rPr>
        <w:t>Loan to Deposit Ratio</w:t>
      </w:r>
      <w:r w:rsidR="00614DBE" w:rsidRPr="00E059D4">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E059D4">
        <w:rPr>
          <w:rFonts w:ascii="Times New Roman" w:hAnsi="Times New Roman" w:cs="Times New Roman"/>
          <w:sz w:val="24"/>
          <w:szCs w:val="24"/>
        </w:rPr>
        <w:t xml:space="preserve">ermintaan kredit yang diajukan, </w:t>
      </w:r>
      <w:r w:rsidR="00050CF7" w:rsidRPr="00E059D4">
        <w:rPr>
          <w:rFonts w:ascii="Times New Roman" w:hAnsi="Times New Roman" w:cs="Times New Roman"/>
          <w:i/>
          <w:sz w:val="24"/>
          <w:szCs w:val="24"/>
        </w:rPr>
        <w:t>Loan to Deposit Ratio</w:t>
      </w:r>
      <w:r w:rsidR="00050CF7" w:rsidRPr="00E059D4">
        <w:rPr>
          <w:rFonts w:ascii="Times New Roman" w:hAnsi="Times New Roman" w:cs="Times New Roman"/>
          <w:sz w:val="24"/>
          <w:szCs w:val="24"/>
        </w:rPr>
        <w:t xml:space="preserve"> (LDR)</w:t>
      </w:r>
      <w:r w:rsidR="00614DBE" w:rsidRPr="00E059D4">
        <w:rPr>
          <w:rFonts w:ascii="Times New Roman" w:hAnsi="Times New Roman" w:cs="Times New Roman"/>
          <w:sz w:val="24"/>
          <w:szCs w:val="24"/>
        </w:rPr>
        <w:t xml:space="preserve"> adalah rasio antara seluruh jumlah kredit yang diberikan terhadap dana pihak ketiga.</w:t>
      </w:r>
      <w:r w:rsidR="00212FF8" w:rsidRPr="00E059D4">
        <w:rPr>
          <w:rFonts w:ascii="Times New Roman" w:hAnsi="Times New Roman" w:cs="Times New Roman"/>
          <w:sz w:val="24"/>
          <w:szCs w:val="24"/>
        </w:rPr>
        <w:t xml:space="preserve">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 xml:space="preserve">(LDR) menunjukan kemampuan bank memberikan kredit kepada nasabah. Adapun rumus untuk menghitung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LDR) adalah sebagai berikut :</w:t>
      </w:r>
    </w:p>
    <w:p w:rsidR="00212FF8" w:rsidRPr="00E059D4" w:rsidRDefault="00212FF8" w:rsidP="007132C1">
      <w:pPr>
        <w:spacing w:line="480" w:lineRule="auto"/>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4384" behindDoc="0" locked="0" layoutInCell="1" allowOverlap="1" wp14:anchorId="65BECC41" wp14:editId="63AEC163">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2336" behindDoc="0" locked="0" layoutInCell="1" allowOverlap="1" wp14:anchorId="423DE2C2" wp14:editId="5B31069D">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02D7A296" wp14:editId="2584F709">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7905E3FE" wp14:editId="7208824E">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4B7BCDEA" wp14:editId="67977348">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8500C1" w:rsidRPr="007132C1" w:rsidRDefault="008500C1"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E059D4" w:rsidRDefault="00212FF8" w:rsidP="007132C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 Sumber : Kasmir (2018:225</w:t>
      </w:r>
      <w:r w:rsidR="007132C1" w:rsidRPr="00E059D4">
        <w:rPr>
          <w:rFonts w:ascii="Times New Roman" w:hAnsi="Times New Roman" w:cs="Times New Roman"/>
          <w:sz w:val="24"/>
          <w:szCs w:val="24"/>
        </w:rPr>
        <w:t>)</w:t>
      </w:r>
    </w:p>
    <w:p w:rsidR="00C459BF" w:rsidRPr="00E059D4" w:rsidRDefault="00C459BF" w:rsidP="00C459BF">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w:t>
      </w:r>
      <w:r w:rsidRPr="00E059D4">
        <w:rPr>
          <w:rFonts w:ascii="Times New Roman" w:hAnsi="Times New Roman" w:cs="Times New Roman"/>
          <w:i/>
          <w:color w:val="000000" w:themeColor="text1"/>
          <w:sz w:val="24"/>
          <w:szCs w:val="24"/>
        </w:rPr>
        <w:t>Loan to Deposit Ratio</w:t>
      </w:r>
      <w:r w:rsidRPr="00E059D4">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E059D4"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B822B9" w:rsidRPr="00E059D4"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9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7,28%</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1%</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0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0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6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9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5,5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7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4%</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22%</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7%</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B822B9" w:rsidRPr="00E059D4"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r>
    </w:tbl>
    <w:p w:rsidR="00C459BF"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 2023</w:t>
      </w:r>
    </w:p>
    <w:p w:rsidR="007F30CA" w:rsidRPr="00E059D4" w:rsidRDefault="0014358B" w:rsidP="000F7071">
      <w:pPr>
        <w:spacing w:line="480" w:lineRule="auto"/>
        <w:ind w:firstLine="426"/>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6432" behindDoc="0" locked="0" layoutInCell="1" allowOverlap="1" wp14:anchorId="382E72DD" wp14:editId="68F95CBA">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4167409C" wp14:editId="31266FDF">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2A9E97A1" wp14:editId="212BB842">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8500C1" w:rsidRPr="001B443D" w:rsidRDefault="008500C1"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25487B5E" wp14:editId="68B1923F">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E059D4">
        <w:rPr>
          <w:rFonts w:ascii="Times New Roman" w:hAnsi="Times New Roman" w:cs="Times New Roman"/>
          <w:sz w:val="24"/>
          <w:szCs w:val="24"/>
        </w:rPr>
        <w:t xml:space="preserve">Menurut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Taswan, 2015, hal. 167)</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menyatakan bahwa </w:t>
      </w:r>
      <w:r w:rsidR="007F30CA" w:rsidRPr="00E059D4">
        <w:rPr>
          <w:rFonts w:ascii="Times New Roman" w:hAnsi="Times New Roman" w:cs="Times New Roman"/>
          <w:i/>
          <w:sz w:val="24"/>
          <w:szCs w:val="24"/>
        </w:rPr>
        <w:t>Net Interest Margin</w:t>
      </w:r>
      <w:r w:rsidR="007F30CA" w:rsidRPr="00E059D4">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F30CA" w:rsidRPr="00E059D4">
        <w:rPr>
          <w:rFonts w:ascii="Times New Roman" w:hAnsi="Times New Roman" w:cs="Times New Roman"/>
          <w:i/>
          <w:sz w:val="24"/>
          <w:szCs w:val="24"/>
        </w:rPr>
        <w:t xml:space="preserve">Net Interest Margin </w:t>
      </w:r>
      <w:r w:rsidR="007F30CA" w:rsidRPr="00E059D4">
        <w:rPr>
          <w:rFonts w:ascii="Times New Roman" w:hAnsi="Times New Roman" w:cs="Times New Roman"/>
          <w:sz w:val="24"/>
          <w:szCs w:val="24"/>
        </w:rPr>
        <w:t xml:space="preserve">(NIM) menurut Surat Edaran Bank Indonesia No. 13/24/DPNP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BI, 2011)</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tanggal 25 Oktober 2011 adalah sebagai berikut :</w:t>
      </w:r>
    </w:p>
    <w:p w:rsidR="007F30CA" w:rsidRPr="00E059D4" w:rsidRDefault="001B443D" w:rsidP="007F30CA">
      <w:pPr>
        <w:spacing w:line="480" w:lineRule="auto"/>
        <w:jc w:val="both"/>
        <w:rPr>
          <w:rFonts w:ascii="Times New Roman" w:hAnsi="Times New Roman" w:cs="Times New Roman"/>
          <w:sz w:val="24"/>
          <w:szCs w:val="24"/>
        </w:rPr>
      </w:pP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7F447790" wp14:editId="00ABD91C">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5BB4BC25" wp14:editId="3FA2C164">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8500C1" w:rsidRPr="001B443D" w:rsidRDefault="008500C1"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059D4" w:rsidRDefault="007F30CA" w:rsidP="00E10DF0">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Sumber : </w:t>
      </w:r>
      <w:r w:rsidR="00E10DF0" w:rsidRPr="00E059D4">
        <w:rPr>
          <w:rFonts w:ascii="Times New Roman" w:hAnsi="Times New Roman" w:cs="Times New Roman"/>
          <w:sz w:val="24"/>
          <w:szCs w:val="24"/>
        </w:rPr>
        <w:t>SE BI No. 13/24/DPNP Tahun 2011</w:t>
      </w:r>
    </w:p>
    <w:p w:rsidR="00DC08FE" w:rsidRPr="00E059D4" w:rsidRDefault="00DC08FE" w:rsidP="00DC08FE">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E059D4"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4B35F0" w:rsidRPr="00E059D4"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7%</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B35F0" w:rsidRPr="00E059D4"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bl>
    <w:p w:rsidR="00DC08FE"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2023</w:t>
      </w:r>
    </w:p>
    <w:p w:rsidR="00E10DF0" w:rsidRPr="00E059D4" w:rsidRDefault="00E10DF0"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Kasmir, 2018, hal. 20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adalah Rasio yang menunjukan hasil </w:t>
      </w:r>
      <w:r w:rsidRPr="00E059D4">
        <w:rPr>
          <w:rFonts w:ascii="Times New Roman" w:hAnsi="Times New Roman" w:cs="Times New Roman"/>
          <w:i/>
          <w:sz w:val="24"/>
          <w:szCs w:val="24"/>
        </w:rPr>
        <w:t>(return)</w:t>
      </w:r>
      <w:r w:rsidRPr="00E059D4">
        <w:rPr>
          <w:rFonts w:ascii="Times New Roman" w:hAnsi="Times New Roman" w:cs="Times New Roman"/>
          <w:sz w:val="24"/>
          <w:szCs w:val="24"/>
        </w:rPr>
        <w:t xml:space="preserve"> atas jumlah aktiva yang digunakan dalam perusahaan. Selain itu,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memberikan ukuran yang lebih baik atas profitabilitas perusahaan karena menunjukan efektivitas manajemen dalam menggunakan aktiva untuk memperoleh pendapatan. Adapun rumus untuk menghitung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adalah sebagai berikut :</w: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1C60BA" w:rsidP="00E10DF0">
      <w:pPr>
        <w:tabs>
          <w:tab w:val="left" w:pos="2415"/>
        </w:tabs>
        <w:rPr>
          <w:rFonts w:ascii="Times New Roman" w:hAnsi="Times New Roman" w:cs="Times New Roman"/>
          <w:sz w:val="24"/>
          <w:szCs w:val="24"/>
        </w:rPr>
      </w:pPr>
      <w:r w:rsidRPr="00E059D4">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9744" behindDoc="0" locked="0" layoutInCell="1" allowOverlap="1" wp14:anchorId="61E1F87C" wp14:editId="3506A11D">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8500C1" w:rsidRPr="001B443D" w:rsidRDefault="008500C1"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5A5F96DF" wp14:editId="202BD1D7">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8500C1" w:rsidRPr="00656A40" w:rsidRDefault="008500C1"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4C1DDD00" wp14:editId="30B4362C">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0C8F026A" wp14:editId="655C5A79">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8500C1" w:rsidRPr="00656A40" w:rsidRDefault="008500C1"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2307B61D" wp14:editId="79E24E6C">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79E787E8" wp14:editId="4255C717">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8500C1" w:rsidRPr="00656A40" w:rsidRDefault="008500C1"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E10DF0" w:rsidP="001C60BA">
      <w:pPr>
        <w:tabs>
          <w:tab w:val="left" w:pos="2415"/>
        </w:tabs>
        <w:ind w:firstLine="1701"/>
        <w:rPr>
          <w:rFonts w:ascii="Times New Roman" w:hAnsi="Times New Roman" w:cs="Times New Roman"/>
          <w:sz w:val="24"/>
          <w:szCs w:val="24"/>
        </w:rPr>
      </w:pPr>
      <w:r w:rsidRPr="00E059D4">
        <w:rPr>
          <w:rFonts w:ascii="Times New Roman" w:hAnsi="Times New Roman" w:cs="Times New Roman"/>
          <w:sz w:val="24"/>
          <w:szCs w:val="24"/>
        </w:rPr>
        <w:t>Sumber : Kasmir (2018:199)</w:t>
      </w:r>
      <w:r w:rsidR="00656A40" w:rsidRPr="00E059D4">
        <w:rPr>
          <w:rFonts w:ascii="Times New Roman" w:hAnsi="Times New Roman" w:cs="Times New Roman"/>
          <w:b/>
          <w:noProof/>
          <w:sz w:val="24"/>
          <w:szCs w:val="24"/>
          <w:lang w:eastAsia="id-ID"/>
        </w:rPr>
        <w:t xml:space="preserve"> </w:t>
      </w:r>
    </w:p>
    <w:p w:rsidR="00A11EF4" w:rsidRPr="00E059D4" w:rsidRDefault="00A11EF4" w:rsidP="00A11EF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3</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E059D4"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5E04AC" w:rsidRPr="00E059D4"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5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7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1%</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6%</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9%</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6521A" w:rsidRPr="00E059D4"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r>
    </w:tbl>
    <w:p w:rsidR="0080362C" w:rsidRPr="00E059D4" w:rsidRDefault="006F4D9B" w:rsidP="00E768C9">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rsidR="004D71AF" w:rsidRPr="00E059D4" w:rsidRDefault="00DC07D2" w:rsidP="002724AB">
      <w:pPr>
        <w:pStyle w:val="NormalWeb"/>
        <w:shd w:val="clear" w:color="auto" w:fill="FFFFFF"/>
        <w:spacing w:line="480" w:lineRule="auto"/>
        <w:jc w:val="both"/>
        <w:rPr>
          <w:rFonts w:eastAsiaTheme="minorHAnsi"/>
          <w:b/>
          <w:lang w:eastAsia="en-US"/>
        </w:rPr>
      </w:pPr>
      <w:r w:rsidRPr="00E059D4">
        <w:rPr>
          <w:rFonts w:eastAsiaTheme="minorHAnsi"/>
          <w:b/>
          <w:lang w:eastAsia="en-US"/>
        </w:rPr>
        <w:lastRenderedPageBreak/>
        <w:t>4.2.1</w:t>
      </w:r>
      <w:r w:rsidRPr="00E059D4">
        <w:rPr>
          <w:rFonts w:eastAsiaTheme="minorHAnsi"/>
          <w:b/>
          <w:lang w:eastAsia="en-US"/>
        </w:rPr>
        <w:tab/>
      </w:r>
      <w:r w:rsidR="00F16656" w:rsidRPr="00E059D4">
        <w:rPr>
          <w:rFonts w:eastAsiaTheme="minorHAnsi"/>
          <w:b/>
          <w:lang w:eastAsia="en-US"/>
        </w:rPr>
        <w:t xml:space="preserve">Hasil </w:t>
      </w:r>
      <w:r w:rsidR="00077E34" w:rsidRPr="00E059D4">
        <w:rPr>
          <w:rFonts w:eastAsiaTheme="minorHAnsi"/>
          <w:b/>
          <w:lang w:eastAsia="en-US"/>
        </w:rPr>
        <w:t>Uji Analisis Deskriptif</w:t>
      </w:r>
    </w:p>
    <w:p w:rsidR="003A2C2B" w:rsidRPr="00E059D4" w:rsidRDefault="00DC07D2" w:rsidP="003A2C2B">
      <w:pPr>
        <w:spacing w:line="480" w:lineRule="auto"/>
        <w:ind w:firstLine="720"/>
        <w:jc w:val="both"/>
        <w:rPr>
          <w:rFonts w:ascii="Times New Roman" w:hAnsi="Times New Roman" w:cs="Times New Roman"/>
          <w:i/>
          <w:sz w:val="24"/>
          <w:szCs w:val="24"/>
        </w:rPr>
      </w:pPr>
      <w:r w:rsidRPr="00E059D4">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E059D4">
        <w:rPr>
          <w:rFonts w:ascii="Times New Roman" w:hAnsi="Times New Roman" w:cs="Times New Roman"/>
          <w:sz w:val="24"/>
          <w:szCs w:val="24"/>
        </w:rPr>
        <w:t xml:space="preserve"> yang dilihat dari nilai minimun, nilai maksimum, rata – rata dan standar deviasi berdasarkan variabel </w:t>
      </w:r>
      <w:r w:rsidR="003A2C2B" w:rsidRPr="00E059D4">
        <w:rPr>
          <w:rFonts w:ascii="Times New Roman" w:hAnsi="Times New Roman" w:cs="Times New Roman"/>
          <w:i/>
          <w:sz w:val="24"/>
          <w:szCs w:val="24"/>
        </w:rPr>
        <w:t xml:space="preserve">Loan to Deposit Ratio </w:t>
      </w:r>
      <w:r w:rsidR="003A2C2B" w:rsidRPr="00E059D4">
        <w:rPr>
          <w:rFonts w:ascii="Times New Roman" w:hAnsi="Times New Roman" w:cs="Times New Roman"/>
          <w:sz w:val="24"/>
          <w:szCs w:val="24"/>
        </w:rPr>
        <w:t xml:space="preserve">(LDR), </w:t>
      </w:r>
      <w:r w:rsidR="003A2C2B" w:rsidRPr="00E059D4">
        <w:rPr>
          <w:rFonts w:ascii="Times New Roman" w:hAnsi="Times New Roman" w:cs="Times New Roman"/>
          <w:i/>
          <w:sz w:val="24"/>
          <w:szCs w:val="24"/>
        </w:rPr>
        <w:t xml:space="preserve">Net Interest Margin </w:t>
      </w:r>
      <w:r w:rsidR="003A2C2B" w:rsidRPr="00E059D4">
        <w:rPr>
          <w:rFonts w:ascii="Times New Roman" w:hAnsi="Times New Roman" w:cs="Times New Roman"/>
          <w:sz w:val="24"/>
          <w:szCs w:val="24"/>
        </w:rPr>
        <w:t>(NIM),</w:t>
      </w:r>
      <w:r w:rsidR="003A2C2B" w:rsidRPr="00E059D4">
        <w:rPr>
          <w:rFonts w:ascii="Times New Roman" w:hAnsi="Times New Roman" w:cs="Times New Roman"/>
          <w:i/>
          <w:sz w:val="24"/>
          <w:szCs w:val="24"/>
        </w:rPr>
        <w:t xml:space="preserve"> Return On Asset</w:t>
      </w:r>
      <w:r w:rsidR="003A2C2B" w:rsidRPr="00E059D4">
        <w:rPr>
          <w:rFonts w:ascii="Times New Roman" w:hAnsi="Times New Roman" w:cs="Times New Roman"/>
          <w:sz w:val="24"/>
          <w:szCs w:val="24"/>
        </w:rPr>
        <w:t xml:space="preserve"> (ROA) pada perusahaan perbankan yang terdaftar di Bursa Efek Indonesia (BEI) periode 2018 – 2022.</w:t>
      </w:r>
      <w:r w:rsidR="00CA2499" w:rsidRPr="00E059D4">
        <w:rPr>
          <w:rFonts w:ascii="Times New Roman" w:hAnsi="Times New Roman" w:cs="Times New Roman"/>
          <w:sz w:val="24"/>
          <w:szCs w:val="24"/>
        </w:rPr>
        <w:t xml:space="preserve"> Data yang digunakan merupakan gabungan antara data </w:t>
      </w:r>
      <w:r w:rsidR="00CA2499" w:rsidRPr="00E059D4">
        <w:rPr>
          <w:rFonts w:ascii="Times New Roman" w:hAnsi="Times New Roman" w:cs="Times New Roman"/>
          <w:i/>
          <w:sz w:val="24"/>
          <w:szCs w:val="24"/>
        </w:rPr>
        <w:t>cross section</w:t>
      </w:r>
      <w:r w:rsidR="00CA2499" w:rsidRPr="00E059D4">
        <w:rPr>
          <w:rFonts w:ascii="Times New Roman" w:hAnsi="Times New Roman" w:cs="Times New Roman"/>
          <w:sz w:val="24"/>
          <w:szCs w:val="24"/>
        </w:rPr>
        <w:t xml:space="preserve"> dan </w:t>
      </w:r>
      <w:r w:rsidR="00CA2499" w:rsidRPr="00E059D4">
        <w:rPr>
          <w:rFonts w:ascii="Times New Roman" w:hAnsi="Times New Roman" w:cs="Times New Roman"/>
          <w:i/>
          <w:sz w:val="24"/>
          <w:szCs w:val="24"/>
        </w:rPr>
        <w:t>time series.</w:t>
      </w:r>
    </w:p>
    <w:p w:rsidR="00F16656" w:rsidRPr="00E059D4" w:rsidRDefault="009037E2" w:rsidP="008B26F4">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Data cross section yang digunakan dalam penelitian ini terdiri dari 23 perusahaan perbankan </w:t>
      </w:r>
      <w:r w:rsidR="008521D0" w:rsidRPr="00E059D4">
        <w:rPr>
          <w:rFonts w:ascii="Times New Roman" w:hAnsi="Times New Roman" w:cs="Times New Roman"/>
          <w:sz w:val="24"/>
          <w:szCs w:val="24"/>
        </w:rPr>
        <w:t xml:space="preserve">yang terdaftar di Bursa Efek Indonesia (BEI) dan data perusahaan tersebut sudah memenuhi kriteria dalam sample penelitian. </w:t>
      </w:r>
      <w:r w:rsidR="004E48A8" w:rsidRPr="00E059D4">
        <w:rPr>
          <w:rFonts w:ascii="Times New Roman" w:hAnsi="Times New Roman" w:cs="Times New Roman"/>
          <w:sz w:val="24"/>
          <w:szCs w:val="24"/>
        </w:rPr>
        <w:t xml:space="preserve">Sedangkan data time series dalam penelitian ini terdiri dari </w:t>
      </w:r>
      <w:r w:rsidR="004E48A8" w:rsidRPr="00E059D4">
        <w:rPr>
          <w:rFonts w:ascii="Times New Roman" w:hAnsi="Times New Roman" w:cs="Times New Roman"/>
          <w:i/>
          <w:sz w:val="24"/>
          <w:szCs w:val="24"/>
        </w:rPr>
        <w:t xml:space="preserve">Loan to Deposit Ratio </w:t>
      </w:r>
      <w:r w:rsidR="004E48A8" w:rsidRPr="00E059D4">
        <w:rPr>
          <w:rFonts w:ascii="Times New Roman" w:hAnsi="Times New Roman" w:cs="Times New Roman"/>
          <w:sz w:val="24"/>
          <w:szCs w:val="24"/>
        </w:rPr>
        <w:t xml:space="preserve">(LDR), </w:t>
      </w:r>
      <w:r w:rsidR="004E48A8" w:rsidRPr="00E059D4">
        <w:rPr>
          <w:rFonts w:ascii="Times New Roman" w:hAnsi="Times New Roman" w:cs="Times New Roman"/>
          <w:i/>
          <w:sz w:val="24"/>
          <w:szCs w:val="24"/>
        </w:rPr>
        <w:t xml:space="preserve">Net Interest Margin </w:t>
      </w:r>
      <w:r w:rsidR="004E48A8" w:rsidRPr="00E059D4">
        <w:rPr>
          <w:rFonts w:ascii="Times New Roman" w:hAnsi="Times New Roman" w:cs="Times New Roman"/>
          <w:sz w:val="24"/>
          <w:szCs w:val="24"/>
        </w:rPr>
        <w:t>(NIM),</w:t>
      </w:r>
      <w:r w:rsidR="004E48A8" w:rsidRPr="00E059D4">
        <w:rPr>
          <w:rFonts w:ascii="Times New Roman" w:hAnsi="Times New Roman" w:cs="Times New Roman"/>
          <w:i/>
          <w:sz w:val="24"/>
          <w:szCs w:val="24"/>
        </w:rPr>
        <w:t xml:space="preserve"> Return On Asset</w:t>
      </w:r>
      <w:r w:rsidR="004E48A8" w:rsidRPr="00E059D4">
        <w:rPr>
          <w:rFonts w:ascii="Times New Roman" w:hAnsi="Times New Roman" w:cs="Times New Roman"/>
          <w:sz w:val="24"/>
          <w:szCs w:val="24"/>
        </w:rPr>
        <w:t xml:space="preserve"> (ROA) dari tahun 2018 – 2022. Penelitian ini menggunakan Program olah data </w:t>
      </w:r>
      <w:r w:rsidR="008B26F4" w:rsidRPr="00E059D4">
        <w:rPr>
          <w:rFonts w:ascii="Times New Roman" w:hAnsi="Times New Roman" w:cs="Times New Roman"/>
          <w:sz w:val="24"/>
          <w:szCs w:val="24"/>
        </w:rPr>
        <w:t>STATA. Untuk hasil penelitian statistik deskriptifnya secara umum dapat dilihat pada tabel dibawah ini :</w:t>
      </w:r>
    </w:p>
    <w:p w:rsidR="003C7516" w:rsidRPr="00E059D4" w:rsidRDefault="00756605" w:rsidP="0080362C">
      <w:pPr>
        <w:pStyle w:val="Caption"/>
        <w:jc w:val="center"/>
        <w:rPr>
          <w:rFonts w:ascii="Times New Roman" w:hAnsi="Times New Roman" w:cs="Times New Roman"/>
          <w:color w:val="auto"/>
          <w:sz w:val="24"/>
          <w:szCs w:val="24"/>
        </w:rPr>
      </w:pPr>
      <w:r w:rsidRPr="00E059D4">
        <w:rPr>
          <w:rFonts w:ascii="Times New Roman" w:hAnsi="Times New Roman" w:cs="Times New Roman"/>
          <w:color w:val="auto"/>
          <w:sz w:val="24"/>
          <w:szCs w:val="24"/>
        </w:rPr>
        <w:t xml:space="preserve">Tabel 4. </w:t>
      </w:r>
      <w:r w:rsidR="00B822B9" w:rsidRPr="00E059D4">
        <w:rPr>
          <w:rFonts w:ascii="Times New Roman" w:hAnsi="Times New Roman" w:cs="Times New Roman"/>
          <w:color w:val="auto"/>
          <w:sz w:val="24"/>
          <w:szCs w:val="24"/>
        </w:rPr>
        <w:fldChar w:fldCharType="begin"/>
      </w:r>
      <w:r w:rsidR="00B822B9" w:rsidRPr="00E059D4">
        <w:rPr>
          <w:rFonts w:ascii="Times New Roman" w:hAnsi="Times New Roman" w:cs="Times New Roman"/>
          <w:color w:val="auto"/>
          <w:sz w:val="24"/>
          <w:szCs w:val="24"/>
        </w:rPr>
        <w:instrText xml:space="preserve"> SEQ Tabel_4. \* ARABIC </w:instrText>
      </w:r>
      <w:r w:rsidR="00B822B9" w:rsidRPr="00E059D4">
        <w:rPr>
          <w:rFonts w:ascii="Times New Roman" w:hAnsi="Times New Roman" w:cs="Times New Roman"/>
          <w:color w:val="auto"/>
          <w:sz w:val="24"/>
          <w:szCs w:val="24"/>
        </w:rPr>
        <w:fldChar w:fldCharType="separate"/>
      </w:r>
      <w:r w:rsidR="000F7071" w:rsidRPr="00E059D4">
        <w:rPr>
          <w:rFonts w:ascii="Times New Roman" w:hAnsi="Times New Roman" w:cs="Times New Roman"/>
          <w:noProof/>
          <w:color w:val="auto"/>
          <w:sz w:val="24"/>
          <w:szCs w:val="24"/>
        </w:rPr>
        <w:t>4</w:t>
      </w:r>
      <w:r w:rsidR="00B822B9" w:rsidRPr="00E059D4">
        <w:rPr>
          <w:rFonts w:ascii="Times New Roman" w:hAnsi="Times New Roman" w:cs="Times New Roman"/>
          <w:noProof/>
          <w:color w:val="auto"/>
          <w:sz w:val="24"/>
          <w:szCs w:val="24"/>
        </w:rPr>
        <w:fldChar w:fldCharType="end"/>
      </w:r>
      <w:r w:rsidRPr="00E059D4">
        <w:rPr>
          <w:rFonts w:ascii="Times New Roman" w:hAnsi="Times New Roman" w:cs="Times New Roman"/>
          <w:color w:val="auto"/>
          <w:sz w:val="24"/>
          <w:szCs w:val="24"/>
        </w:rPr>
        <w:t xml:space="preserve"> Uji Deskriptif</w:t>
      </w:r>
    </w:p>
    <w:p w:rsidR="005D2800" w:rsidRPr="00E059D4" w:rsidRDefault="00B33CBC" w:rsidP="008B26F4">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6FC3A847" wp14:editId="401B8D5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Pr="00E059D4" w:rsidRDefault="008B26F4" w:rsidP="00E768C9">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1843EC" w:rsidRPr="00E059D4" w:rsidRDefault="001843EC" w:rsidP="001843EC">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4 diatas, diketahui jumlah Observasi (Observasi) yang digunakan dalam penelitian ini adalah sebesar 155. Nilai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maksimum</w:t>
      </w:r>
      <w:r w:rsidR="002A6342" w:rsidRPr="00E059D4">
        <w:rPr>
          <w:rFonts w:ascii="Times New Roman" w:hAnsi="Times New Roman" w:cs="Times New Roman"/>
          <w:sz w:val="24"/>
          <w:szCs w:val="24"/>
        </w:rPr>
        <w:t xml:space="preserve"> a</w:t>
      </w:r>
      <w:r w:rsidR="00A83CE7" w:rsidRPr="00E059D4">
        <w:rPr>
          <w:rFonts w:ascii="Times New Roman" w:hAnsi="Times New Roman" w:cs="Times New Roman"/>
          <w:sz w:val="24"/>
          <w:szCs w:val="24"/>
        </w:rPr>
        <w:t>tau tertinggi adalah (0.</w:t>
      </w:r>
      <w:r w:rsidR="002A6342" w:rsidRPr="00E059D4">
        <w:rPr>
          <w:rFonts w:ascii="Times New Roman" w:hAnsi="Times New Roman" w:cs="Times New Roman"/>
          <w:sz w:val="24"/>
          <w:szCs w:val="24"/>
        </w:rPr>
        <w:t>0422</w:t>
      </w:r>
      <w:r w:rsidRPr="00E059D4">
        <w:rPr>
          <w:rFonts w:ascii="Times New Roman" w:hAnsi="Times New Roman" w:cs="Times New Roman"/>
          <w:sz w:val="24"/>
          <w:szCs w:val="24"/>
        </w:rPr>
        <w:t xml:space="preserve">), sedangkan nilai </w:t>
      </w:r>
      <w:r w:rsidR="002A6342" w:rsidRPr="00E059D4">
        <w:rPr>
          <w:rFonts w:ascii="Times New Roman" w:hAnsi="Times New Roman" w:cs="Times New Roman"/>
          <w:sz w:val="24"/>
          <w:szCs w:val="24"/>
        </w:rPr>
        <w:t>ROA minimum a</w:t>
      </w:r>
      <w:r w:rsidR="00A83CE7" w:rsidRPr="00E059D4">
        <w:rPr>
          <w:rFonts w:ascii="Times New Roman" w:hAnsi="Times New Roman" w:cs="Times New Roman"/>
          <w:sz w:val="24"/>
          <w:szCs w:val="24"/>
        </w:rPr>
        <w:t>dalah (-0.</w:t>
      </w:r>
      <w:r w:rsidR="002A6342" w:rsidRPr="00E059D4">
        <w:rPr>
          <w:rFonts w:ascii="Times New Roman" w:hAnsi="Times New Roman" w:cs="Times New Roman"/>
          <w:sz w:val="24"/>
          <w:szCs w:val="24"/>
        </w:rPr>
        <w:t>1475</w:t>
      </w:r>
      <w:r w:rsidRPr="00E059D4">
        <w:rPr>
          <w:rFonts w:ascii="Times New Roman" w:hAnsi="Times New Roman" w:cs="Times New Roman"/>
          <w:sz w:val="24"/>
          <w:szCs w:val="24"/>
        </w:rPr>
        <w:t>) dengan nilai rata-</w:t>
      </w:r>
      <w:r w:rsidR="002A6342" w:rsidRPr="00E059D4">
        <w:rPr>
          <w:rFonts w:ascii="Times New Roman" w:hAnsi="Times New Roman" w:cs="Times New Roman"/>
          <w:sz w:val="24"/>
          <w:szCs w:val="24"/>
        </w:rPr>
        <w:t>rata (Mean) sebesar (</w:t>
      </w:r>
      <w:r w:rsidR="00A83CE7" w:rsidRPr="00E059D4">
        <w:rPr>
          <w:rFonts w:ascii="Times New Roman" w:hAnsi="Times New Roman" w:cs="Times New Roman"/>
          <w:sz w:val="24"/>
          <w:szCs w:val="24"/>
        </w:rPr>
        <w:t>0.</w:t>
      </w:r>
      <w:r w:rsidR="00A00C8A" w:rsidRPr="00E059D4">
        <w:rPr>
          <w:rFonts w:ascii="Times New Roman" w:hAnsi="Times New Roman" w:cs="Times New Roman"/>
          <w:sz w:val="24"/>
          <w:szCs w:val="24"/>
        </w:rPr>
        <w:t>0064739</w:t>
      </w:r>
      <w:r w:rsidRPr="00E059D4">
        <w:rPr>
          <w:rFonts w:ascii="Times New Roman" w:hAnsi="Times New Roman" w:cs="Times New Roman"/>
          <w:sz w:val="24"/>
          <w:szCs w:val="24"/>
        </w:rPr>
        <w:t>).</w:t>
      </w:r>
      <w:r w:rsidR="00A00C8A" w:rsidRPr="00E059D4">
        <w:rPr>
          <w:rFonts w:ascii="Times New Roman" w:hAnsi="Times New Roman" w:cs="Times New Roman"/>
          <w:sz w:val="24"/>
          <w:szCs w:val="24"/>
        </w:rPr>
        <w:t xml:space="preserve"> </w:t>
      </w:r>
      <w:r w:rsidR="00A00C8A" w:rsidRPr="00E059D4">
        <w:rPr>
          <w:rFonts w:ascii="Times New Roman" w:hAnsi="Times New Roman" w:cs="Times New Roman"/>
          <w:i/>
          <w:sz w:val="24"/>
          <w:szCs w:val="24"/>
        </w:rPr>
        <w:t>Loan to Deposit Ratio (LDR)</w:t>
      </w:r>
      <w:r w:rsidRPr="00E059D4">
        <w:rPr>
          <w:rFonts w:ascii="Times New Roman" w:hAnsi="Times New Roman" w:cs="Times New Roman"/>
          <w:sz w:val="24"/>
          <w:szCs w:val="24"/>
        </w:rPr>
        <w:t xml:space="preserve"> maksimu</w:t>
      </w:r>
      <w:r w:rsidR="00A00C8A" w:rsidRPr="00E059D4">
        <w:rPr>
          <w:rFonts w:ascii="Times New Roman" w:hAnsi="Times New Roman" w:cs="Times New Roman"/>
          <w:sz w:val="24"/>
          <w:szCs w:val="24"/>
        </w:rPr>
        <w:t>m atau tertinggi adalah (2.2401</w:t>
      </w:r>
      <w:r w:rsidR="00802849" w:rsidRPr="00E059D4">
        <w:rPr>
          <w:rFonts w:ascii="Times New Roman" w:hAnsi="Times New Roman" w:cs="Times New Roman"/>
          <w:sz w:val="24"/>
          <w:szCs w:val="24"/>
        </w:rPr>
        <w:t>), sedangkan LDR minimum adala</w:t>
      </w:r>
      <w:r w:rsidR="00A83CE7" w:rsidRPr="00E059D4">
        <w:rPr>
          <w:rFonts w:ascii="Times New Roman" w:hAnsi="Times New Roman" w:cs="Times New Roman"/>
          <w:sz w:val="24"/>
          <w:szCs w:val="24"/>
        </w:rPr>
        <w:t>h (0.</w:t>
      </w:r>
      <w:r w:rsidR="00802849" w:rsidRPr="00E059D4">
        <w:rPr>
          <w:rFonts w:ascii="Times New Roman" w:hAnsi="Times New Roman" w:cs="Times New Roman"/>
          <w:sz w:val="24"/>
          <w:szCs w:val="24"/>
        </w:rPr>
        <w:t>1235</w:t>
      </w:r>
      <w:r w:rsidRPr="00E059D4">
        <w:rPr>
          <w:rFonts w:ascii="Times New Roman" w:hAnsi="Times New Roman" w:cs="Times New Roman"/>
          <w:sz w:val="24"/>
          <w:szCs w:val="24"/>
        </w:rPr>
        <w:t>) dengan nilai rata</w:t>
      </w:r>
      <w:r w:rsidR="00EA066D" w:rsidRPr="00E059D4">
        <w:rPr>
          <w:rFonts w:ascii="Times New Roman" w:hAnsi="Times New Roman" w:cs="Times New Roman"/>
          <w:sz w:val="24"/>
          <w:szCs w:val="24"/>
        </w:rPr>
        <w:t>-rata (Mean) sebesar (0,8611757</w:t>
      </w:r>
      <w:r w:rsidRPr="00E059D4">
        <w:rPr>
          <w:rFonts w:ascii="Times New Roman" w:hAnsi="Times New Roman" w:cs="Times New Roman"/>
          <w:sz w:val="24"/>
          <w:szCs w:val="24"/>
        </w:rPr>
        <w:t xml:space="preserve">). Kemudian nilai </w:t>
      </w:r>
      <w:r w:rsidR="002D19F2" w:rsidRPr="00E059D4">
        <w:rPr>
          <w:rFonts w:ascii="Times New Roman" w:hAnsi="Times New Roman" w:cs="Times New Roman"/>
          <w:i/>
          <w:sz w:val="24"/>
          <w:szCs w:val="24"/>
        </w:rPr>
        <w:t xml:space="preserve">Net Interest Margin (NIM) </w:t>
      </w:r>
      <w:r w:rsidRPr="00E059D4">
        <w:rPr>
          <w:rFonts w:ascii="Times New Roman" w:hAnsi="Times New Roman" w:cs="Times New Roman"/>
          <w:sz w:val="24"/>
          <w:szCs w:val="24"/>
        </w:rPr>
        <w:t>maksi</w:t>
      </w:r>
      <w:r w:rsidR="002D19F2" w:rsidRPr="00E059D4">
        <w:rPr>
          <w:rFonts w:ascii="Times New Roman" w:hAnsi="Times New Roman" w:cs="Times New Roman"/>
          <w:sz w:val="24"/>
          <w:szCs w:val="24"/>
        </w:rPr>
        <w:t>m</w:t>
      </w:r>
      <w:r w:rsidR="00A83CE7" w:rsidRPr="00E059D4">
        <w:rPr>
          <w:rFonts w:ascii="Times New Roman" w:hAnsi="Times New Roman" w:cs="Times New Roman"/>
          <w:sz w:val="24"/>
          <w:szCs w:val="24"/>
        </w:rPr>
        <w:t>um atau tertinggi adalah (0.</w:t>
      </w:r>
      <w:r w:rsidR="002D19F2" w:rsidRPr="00E059D4">
        <w:rPr>
          <w:rFonts w:ascii="Times New Roman" w:hAnsi="Times New Roman" w:cs="Times New Roman"/>
          <w:sz w:val="24"/>
          <w:szCs w:val="24"/>
        </w:rPr>
        <w:t>1383</w:t>
      </w:r>
      <w:r w:rsidRPr="00E059D4">
        <w:rPr>
          <w:rFonts w:ascii="Times New Roman" w:hAnsi="Times New Roman" w:cs="Times New Roman"/>
          <w:sz w:val="24"/>
          <w:szCs w:val="24"/>
        </w:rPr>
        <w:t xml:space="preserve">), sedangkan nilai </w:t>
      </w:r>
      <w:r w:rsidR="002D19F2" w:rsidRPr="00E059D4">
        <w:rPr>
          <w:rFonts w:ascii="Times New Roman" w:hAnsi="Times New Roman" w:cs="Times New Roman"/>
          <w:sz w:val="24"/>
          <w:szCs w:val="24"/>
        </w:rPr>
        <w:t>NIM mini</w:t>
      </w:r>
      <w:r w:rsidR="00A83CE7" w:rsidRPr="00E059D4">
        <w:rPr>
          <w:rFonts w:ascii="Times New Roman" w:hAnsi="Times New Roman" w:cs="Times New Roman"/>
          <w:sz w:val="24"/>
          <w:szCs w:val="24"/>
        </w:rPr>
        <w:t>mum adalah (-0.</w:t>
      </w:r>
      <w:r w:rsidR="002D19F2" w:rsidRPr="00E059D4">
        <w:rPr>
          <w:rFonts w:ascii="Times New Roman" w:hAnsi="Times New Roman" w:cs="Times New Roman"/>
          <w:sz w:val="24"/>
          <w:szCs w:val="24"/>
        </w:rPr>
        <w:t>0352</w:t>
      </w:r>
      <w:r w:rsidRPr="00E059D4">
        <w:rPr>
          <w:rFonts w:ascii="Times New Roman" w:hAnsi="Times New Roman" w:cs="Times New Roman"/>
          <w:sz w:val="24"/>
          <w:szCs w:val="24"/>
        </w:rPr>
        <w:t>) dengan nilai rat</w:t>
      </w:r>
      <w:r w:rsidR="002D19F2" w:rsidRPr="00E059D4">
        <w:rPr>
          <w:rFonts w:ascii="Times New Roman" w:hAnsi="Times New Roman" w:cs="Times New Roman"/>
          <w:sz w:val="24"/>
          <w:szCs w:val="24"/>
        </w:rPr>
        <w:t>a-rata (Mean) sebesar (0</w:t>
      </w:r>
      <w:r w:rsidR="00A83CE7" w:rsidRPr="00E059D4">
        <w:rPr>
          <w:rFonts w:ascii="Times New Roman" w:hAnsi="Times New Roman" w:cs="Times New Roman"/>
          <w:sz w:val="24"/>
          <w:szCs w:val="24"/>
        </w:rPr>
        <w:t>.0447478</w:t>
      </w:r>
      <w:r w:rsidRPr="00E059D4">
        <w:rPr>
          <w:rFonts w:ascii="Times New Roman" w:hAnsi="Times New Roman" w:cs="Times New Roman"/>
          <w:sz w:val="24"/>
          <w:szCs w:val="24"/>
        </w:rPr>
        <w:t xml:space="preserve">). </w:t>
      </w:r>
    </w:p>
    <w:p w:rsidR="00077E34" w:rsidRPr="00E059D4" w:rsidRDefault="000F7071" w:rsidP="00EC6655">
      <w:pPr>
        <w:pStyle w:val="NormalWeb"/>
        <w:shd w:val="clear" w:color="auto" w:fill="FFFFFF"/>
        <w:spacing w:line="480" w:lineRule="auto"/>
        <w:jc w:val="both"/>
        <w:rPr>
          <w:rFonts w:eastAsiaTheme="minorHAnsi"/>
          <w:b/>
          <w:lang w:eastAsia="en-US"/>
        </w:rPr>
      </w:pPr>
      <w:r w:rsidRPr="00E059D4">
        <w:rPr>
          <w:rFonts w:eastAsiaTheme="minorHAnsi"/>
          <w:b/>
          <w:lang w:eastAsia="en-US"/>
        </w:rPr>
        <w:t>4.2.2</w:t>
      </w:r>
      <w:r w:rsidRPr="00E059D4">
        <w:rPr>
          <w:rFonts w:eastAsiaTheme="minorHAnsi"/>
          <w:b/>
          <w:lang w:eastAsia="en-US"/>
        </w:rPr>
        <w:tab/>
      </w:r>
      <w:r w:rsidR="00F16656" w:rsidRPr="00E059D4">
        <w:rPr>
          <w:rFonts w:eastAsiaTheme="minorHAnsi"/>
          <w:b/>
          <w:lang w:eastAsia="en-US"/>
        </w:rPr>
        <w:t xml:space="preserve">Hasil </w:t>
      </w:r>
      <w:r w:rsidR="00EC6655" w:rsidRPr="00E059D4">
        <w:rPr>
          <w:rFonts w:eastAsiaTheme="minorHAnsi"/>
          <w:b/>
          <w:lang w:eastAsia="en-US"/>
        </w:rPr>
        <w:t xml:space="preserve">Uji Analisis Asosiatif </w:t>
      </w:r>
    </w:p>
    <w:p w:rsidR="0090224B" w:rsidRPr="00E059D4" w:rsidRDefault="003C7374"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oedibjo, 2013, hal. 44)</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E059D4">
        <w:rPr>
          <w:rFonts w:ascii="Times New Roman" w:hAnsi="Times New Roman" w:cs="Times New Roman"/>
          <w:sz w:val="24"/>
          <w:szCs w:val="24"/>
        </w:rPr>
        <w:t>Terdapat tiga metode dalam mengestimasi model regresi dengan data panel, yaitu</w:t>
      </w:r>
      <w:r w:rsidR="00645B11" w:rsidRPr="00E059D4">
        <w:rPr>
          <w:rFonts w:ascii="Times New Roman" w:hAnsi="Times New Roman" w:cs="Times New Roman"/>
          <w:i/>
          <w:sz w:val="24"/>
          <w:szCs w:val="24"/>
        </w:rPr>
        <w:t xml:space="preserve"> Common Effect Model </w:t>
      </w:r>
      <w:r w:rsidR="00645B11" w:rsidRPr="00E059D4">
        <w:rPr>
          <w:rFonts w:ascii="Times New Roman" w:hAnsi="Times New Roman" w:cs="Times New Roman"/>
          <w:sz w:val="24"/>
          <w:szCs w:val="24"/>
        </w:rPr>
        <w:t xml:space="preserve">(CEM), </w:t>
      </w:r>
      <w:r w:rsidR="00645B11" w:rsidRPr="00E059D4">
        <w:rPr>
          <w:rFonts w:ascii="Times New Roman" w:hAnsi="Times New Roman" w:cs="Times New Roman"/>
          <w:i/>
          <w:sz w:val="24"/>
          <w:szCs w:val="24"/>
        </w:rPr>
        <w:t>Fixed Effect Model</w:t>
      </w:r>
      <w:r w:rsidR="00645B11" w:rsidRPr="00E059D4">
        <w:rPr>
          <w:rFonts w:ascii="Times New Roman" w:hAnsi="Times New Roman" w:cs="Times New Roman"/>
          <w:sz w:val="24"/>
          <w:szCs w:val="24"/>
        </w:rPr>
        <w:t xml:space="preserve"> (FEM), dan</w:t>
      </w:r>
      <w:r w:rsidR="00645B11" w:rsidRPr="00E059D4">
        <w:rPr>
          <w:rFonts w:ascii="Times New Roman" w:hAnsi="Times New Roman" w:cs="Times New Roman"/>
          <w:i/>
          <w:sz w:val="24"/>
          <w:szCs w:val="24"/>
        </w:rPr>
        <w:t xml:space="preserve"> Random Effect Model</w:t>
      </w:r>
      <w:r w:rsidR="00645B11" w:rsidRPr="00E059D4">
        <w:rPr>
          <w:rFonts w:ascii="Times New Roman" w:hAnsi="Times New Roman" w:cs="Times New Roman"/>
          <w:sz w:val="24"/>
          <w:szCs w:val="24"/>
        </w:rPr>
        <w:t xml:space="preserve"> (REM).</w:t>
      </w:r>
      <w:r w:rsidR="0090224B" w:rsidRPr="00E059D4">
        <w:rPr>
          <w:rFonts w:ascii="Times New Roman" w:hAnsi="Times New Roman" w:cs="Times New Roman"/>
          <w:sz w:val="24"/>
          <w:szCs w:val="24"/>
        </w:rPr>
        <w:t xml:space="preserve"> Berikut hasil estimasi dari ketiga model tersebut :</w:t>
      </w: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465EAA" w:rsidRPr="00E059D4" w:rsidRDefault="00465EAA" w:rsidP="00465EA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5</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w:t>
      </w:r>
      <w:r w:rsidR="00367343" w:rsidRPr="00E059D4">
        <w:rPr>
          <w:rFonts w:ascii="Times New Roman" w:hAnsi="Times New Roman" w:cs="Times New Roman"/>
          <w:color w:val="000000" w:themeColor="text1"/>
          <w:sz w:val="24"/>
          <w:szCs w:val="24"/>
        </w:rPr>
        <w:t xml:space="preserve">Hasil Uji </w:t>
      </w:r>
      <w:r w:rsidRPr="00E059D4">
        <w:rPr>
          <w:rFonts w:ascii="Times New Roman" w:hAnsi="Times New Roman" w:cs="Times New Roman"/>
          <w:i/>
          <w:color w:val="000000" w:themeColor="text1"/>
          <w:sz w:val="24"/>
          <w:szCs w:val="24"/>
        </w:rPr>
        <w:t>Common Effect Model</w:t>
      </w:r>
      <w:r w:rsidRPr="00E059D4">
        <w:rPr>
          <w:rFonts w:ascii="Times New Roman" w:hAnsi="Times New Roman" w:cs="Times New Roman"/>
          <w:color w:val="000000" w:themeColor="text1"/>
          <w:sz w:val="24"/>
          <w:szCs w:val="24"/>
        </w:rPr>
        <w:t xml:space="preserve"> (CEM)</w:t>
      </w:r>
    </w:p>
    <w:p w:rsidR="00465EAA" w:rsidRPr="00E059D4" w:rsidRDefault="002970DE" w:rsidP="002970DE">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7C0A7C33" wp14:editId="394BADCF">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Pr="00E059D4" w:rsidRDefault="002970D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w:t>
      </w:r>
      <w:r w:rsidR="00367343" w:rsidRPr="00E059D4">
        <w:rPr>
          <w:rFonts w:ascii="Times New Roman" w:hAnsi="Times New Roman" w:cs="Times New Roman"/>
          <w:sz w:val="24"/>
          <w:szCs w:val="24"/>
        </w:rPr>
        <w:t xml:space="preserve"> </w:t>
      </w:r>
      <w:r w:rsidR="00FB09CE" w:rsidRPr="00E059D4">
        <w:rPr>
          <w:rFonts w:ascii="Times New Roman" w:hAnsi="Times New Roman" w:cs="Times New Roman"/>
          <w:sz w:val="24"/>
          <w:szCs w:val="24"/>
        </w:rPr>
        <w:t>Hasil olah STATA, 2023</w:t>
      </w:r>
    </w:p>
    <w:p w:rsidR="00A83CE7" w:rsidRPr="00E059D4" w:rsidRDefault="00D67B91"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5 diatas, diketahui bahwa nilai Prob &gt; F dari </w:t>
      </w:r>
      <w:r w:rsidRPr="00E059D4">
        <w:rPr>
          <w:rFonts w:ascii="Times New Roman" w:hAnsi="Times New Roman" w:cs="Times New Roman"/>
          <w:i/>
          <w:sz w:val="24"/>
          <w:szCs w:val="24"/>
        </w:rPr>
        <w:t xml:space="preserve">Common Effect Model </w:t>
      </w:r>
      <w:r w:rsidRPr="00E059D4">
        <w:rPr>
          <w:rFonts w:ascii="Times New Roman" w:hAnsi="Times New Roman" w:cs="Times New Roman"/>
          <w:sz w:val="24"/>
          <w:szCs w:val="24"/>
        </w:rPr>
        <w:t>sebesar (0,0000). Nilai ini selanjutnya akan digunakan untuk mengestimasi model regresi data panel dalam penelitian ini.</w:t>
      </w:r>
    </w:p>
    <w:p w:rsidR="006741C0" w:rsidRPr="00E059D4" w:rsidRDefault="006741C0" w:rsidP="006741C0">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6</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w:t>
      </w:r>
      <w:r w:rsidRPr="00E059D4">
        <w:rPr>
          <w:rFonts w:ascii="Times New Roman" w:hAnsi="Times New Roman" w:cs="Times New Roman"/>
          <w:i/>
          <w:color w:val="000000" w:themeColor="text1"/>
          <w:sz w:val="24"/>
          <w:szCs w:val="24"/>
        </w:rPr>
        <w:t>Fixed Effect Model</w:t>
      </w:r>
      <w:r w:rsidRPr="00E059D4">
        <w:rPr>
          <w:rFonts w:ascii="Times New Roman" w:hAnsi="Times New Roman" w:cs="Times New Roman"/>
          <w:color w:val="000000" w:themeColor="text1"/>
          <w:sz w:val="24"/>
          <w:szCs w:val="24"/>
        </w:rPr>
        <w:t xml:space="preserve"> (FEM)</w:t>
      </w:r>
    </w:p>
    <w:p w:rsidR="00701850" w:rsidRPr="00E059D4" w:rsidRDefault="00701850" w:rsidP="00701850">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2757ACA7" wp14:editId="69873CF6">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Pr="00E059D4" w:rsidRDefault="00FB09C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w:t>
      </w:r>
      <w:r w:rsidR="00701850" w:rsidRPr="00E059D4">
        <w:rPr>
          <w:rFonts w:ascii="Times New Roman" w:hAnsi="Times New Roman" w:cs="Times New Roman"/>
          <w:sz w:val="24"/>
          <w:szCs w:val="24"/>
        </w:rPr>
        <w:t xml:space="preserve"> 2023</w:t>
      </w:r>
    </w:p>
    <w:p w:rsidR="006F4D9B" w:rsidRPr="00E059D4" w:rsidRDefault="004346A2"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6 diatas, diketahui bahwa nilai Prob &gt; F dari </w:t>
      </w:r>
      <w:r w:rsidRPr="00E059D4">
        <w:rPr>
          <w:rFonts w:ascii="Times New Roman" w:hAnsi="Times New Roman" w:cs="Times New Roman"/>
          <w:i/>
          <w:sz w:val="24"/>
          <w:szCs w:val="24"/>
        </w:rPr>
        <w:t xml:space="preserve">Fixed Effec Model </w:t>
      </w:r>
      <w:r w:rsidRPr="00E059D4">
        <w:rPr>
          <w:rFonts w:ascii="Times New Roman" w:hAnsi="Times New Roman" w:cs="Times New Roman"/>
          <w:sz w:val="24"/>
          <w:szCs w:val="24"/>
        </w:rPr>
        <w:t>sebesar (0,0003). Nilai ini selanjutnya akan digunakan untuk mengestimasi model regresi d</w:t>
      </w:r>
      <w:r w:rsidR="00A236CA" w:rsidRPr="00E059D4">
        <w:rPr>
          <w:rFonts w:ascii="Times New Roman" w:hAnsi="Times New Roman" w:cs="Times New Roman"/>
          <w:sz w:val="24"/>
          <w:szCs w:val="24"/>
        </w:rPr>
        <w:t>ata panel dalam penelitian ini.</w:t>
      </w:r>
    </w:p>
    <w:p w:rsidR="009D44B4" w:rsidRPr="00E059D4" w:rsidRDefault="009D44B4" w:rsidP="009D44B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7</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Random Effect Model (REM)</w:t>
      </w:r>
    </w:p>
    <w:p w:rsidR="009D44B4" w:rsidRPr="00E059D4" w:rsidRDefault="00C62B5D" w:rsidP="00C62B5D">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043A8F59" wp14:editId="559A04F9">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Pr="00E059D4" w:rsidRDefault="00AB00E6"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AB00E6" w:rsidRPr="00E059D4" w:rsidRDefault="00AB00E6" w:rsidP="000F7071">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6 diatas, diketahui bahwa nilai Prob &gt; chi2 dari </w:t>
      </w:r>
      <w:r w:rsidRPr="00E059D4">
        <w:rPr>
          <w:rFonts w:ascii="Times New Roman" w:hAnsi="Times New Roman" w:cs="Times New Roman"/>
          <w:i/>
          <w:sz w:val="24"/>
          <w:szCs w:val="24"/>
        </w:rPr>
        <w:t xml:space="preserve">Random Effect Model </w:t>
      </w:r>
      <w:r w:rsidR="00F20B2E" w:rsidRPr="00E059D4">
        <w:rPr>
          <w:rFonts w:ascii="Times New Roman" w:hAnsi="Times New Roman" w:cs="Times New Roman"/>
          <w:sz w:val="24"/>
          <w:szCs w:val="24"/>
        </w:rPr>
        <w:t>sebesar (0,0000</w:t>
      </w:r>
      <w:r w:rsidRPr="00E059D4">
        <w:rPr>
          <w:rFonts w:ascii="Times New Roman" w:hAnsi="Times New Roman" w:cs="Times New Roman"/>
          <w:sz w:val="24"/>
          <w:szCs w:val="24"/>
        </w:rPr>
        <w:t>). Nilai ini selanjutnya akan digunakan untuk mengestimasi model regresi data panel dalam penelitian ini.</w:t>
      </w:r>
    </w:p>
    <w:p w:rsidR="004B442E" w:rsidRPr="00E059D4" w:rsidRDefault="00F93DE9" w:rsidP="003C7374">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Pada penelitian ini</w:t>
      </w:r>
      <w:r w:rsidR="007706A3" w:rsidRPr="00E059D4">
        <w:rPr>
          <w:rFonts w:ascii="Times New Roman" w:hAnsi="Times New Roman" w:cs="Times New Roman"/>
          <w:sz w:val="24"/>
          <w:szCs w:val="24"/>
        </w:rPr>
        <w:t xml:space="preserve"> dilakukan pemilihan model  yang t</w:t>
      </w:r>
      <w:r w:rsidR="004B442E" w:rsidRPr="00E059D4">
        <w:rPr>
          <w:rFonts w:ascii="Times New Roman" w:hAnsi="Times New Roman" w:cs="Times New Roman"/>
          <w:sz w:val="24"/>
          <w:szCs w:val="24"/>
        </w:rPr>
        <w:t>epat dalam mengelola data panel, terdapat beberapa pengujian yang dilakukan, yakni:</w:t>
      </w:r>
    </w:p>
    <w:p w:rsidR="00A236CA" w:rsidRPr="00E059D4" w:rsidRDefault="00A236CA" w:rsidP="003C7374">
      <w:pPr>
        <w:spacing w:line="480" w:lineRule="auto"/>
        <w:ind w:firstLine="567"/>
        <w:jc w:val="both"/>
        <w:rPr>
          <w:rFonts w:ascii="Times New Roman" w:hAnsi="Times New Roman" w:cs="Times New Roman"/>
          <w:sz w:val="24"/>
          <w:szCs w:val="24"/>
        </w:rPr>
      </w:pPr>
    </w:p>
    <w:p w:rsidR="00A236CA" w:rsidRPr="00E059D4" w:rsidRDefault="00A236CA" w:rsidP="003C7374">
      <w:pPr>
        <w:spacing w:line="480" w:lineRule="auto"/>
        <w:ind w:firstLine="567"/>
        <w:jc w:val="both"/>
        <w:rPr>
          <w:rFonts w:ascii="Times New Roman" w:hAnsi="Times New Roman" w:cs="Times New Roman"/>
          <w:sz w:val="24"/>
          <w:szCs w:val="24"/>
        </w:rPr>
      </w:pPr>
    </w:p>
    <w:p w:rsidR="004B442E" w:rsidRPr="00E059D4" w:rsidRDefault="004B442E" w:rsidP="004B442E">
      <w:pPr>
        <w:pStyle w:val="ListParagraph"/>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Uji Chow </w:t>
      </w:r>
    </w:p>
    <w:p w:rsidR="004B442E" w:rsidRPr="00E059D4" w:rsidRDefault="004B442E" w:rsidP="000F7071">
      <w:pPr>
        <w:pStyle w:val="ListParagraph"/>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U</w:t>
      </w:r>
      <w:r w:rsidR="00F93DE9" w:rsidRPr="00E059D4">
        <w:rPr>
          <w:rFonts w:ascii="Times New Roman" w:hAnsi="Times New Roman" w:cs="Times New Roman"/>
          <w:sz w:val="24"/>
          <w:szCs w:val="24"/>
        </w:rPr>
        <w:t>ntuk menentukan model yang digunakan</w:t>
      </w:r>
      <w:r w:rsidR="00F51EFB" w:rsidRPr="00E059D4">
        <w:rPr>
          <w:rFonts w:ascii="Times New Roman" w:hAnsi="Times New Roman" w:cs="Times New Roman"/>
          <w:sz w:val="24"/>
          <w:szCs w:val="24"/>
        </w:rPr>
        <w:t xml:space="preserve">, apakah model </w:t>
      </w:r>
      <w:r w:rsidR="00326862" w:rsidRPr="00E059D4">
        <w:rPr>
          <w:rFonts w:ascii="Times New Roman" w:hAnsi="Times New Roman" w:cs="Times New Roman"/>
          <w:i/>
          <w:sz w:val="24"/>
          <w:szCs w:val="24"/>
        </w:rPr>
        <w:t>Common Effect</w:t>
      </w:r>
      <w:r w:rsidR="00326862" w:rsidRPr="00E059D4">
        <w:rPr>
          <w:rFonts w:ascii="Times New Roman" w:hAnsi="Times New Roman" w:cs="Times New Roman"/>
          <w:sz w:val="24"/>
          <w:szCs w:val="24"/>
        </w:rPr>
        <w:t xml:space="preserve"> atau </w:t>
      </w:r>
      <w:r w:rsidR="00326862" w:rsidRPr="00E059D4">
        <w:rPr>
          <w:rFonts w:ascii="Times New Roman" w:hAnsi="Times New Roman" w:cs="Times New Roman"/>
          <w:i/>
          <w:sz w:val="24"/>
          <w:szCs w:val="24"/>
        </w:rPr>
        <w:t>Fixed Effect</w:t>
      </w:r>
      <w:r w:rsidR="00326862" w:rsidRPr="00E059D4">
        <w:rPr>
          <w:rFonts w:ascii="Times New Roman" w:hAnsi="Times New Roman" w:cs="Times New Roman"/>
          <w:sz w:val="24"/>
          <w:szCs w:val="24"/>
        </w:rPr>
        <w:t xml:space="preserve"> dalam mengestimasi data panel. Dengan ketentuan sebagai berikut :</w:t>
      </w:r>
    </w:p>
    <w:p w:rsidR="004B442E" w:rsidRPr="00E059D4" w:rsidRDefault="00654ED1"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Prob &gt; F &lt; 0,05 </w:t>
      </w:r>
      <w:r w:rsidR="0028548A" w:rsidRPr="00E059D4">
        <w:rPr>
          <w:rFonts w:ascii="Times New Roman" w:hAnsi="Times New Roman" w:cs="Times New Roman"/>
          <w:sz w:val="24"/>
          <w:szCs w:val="24"/>
        </w:rPr>
        <w:t xml:space="preserve">maka, </w:t>
      </w:r>
      <w:r w:rsidR="003052D6" w:rsidRPr="00E059D4">
        <w:rPr>
          <w:rFonts w:ascii="Times New Roman" w:hAnsi="Times New Roman" w:cs="Times New Roman"/>
          <w:sz w:val="24"/>
          <w:szCs w:val="24"/>
        </w:rPr>
        <w:t>H1 diterima dan H0 ditolak</w:t>
      </w:r>
    </w:p>
    <w:p w:rsidR="004B442E" w:rsidRPr="00E059D4" w:rsidRDefault="00252AB8"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5E5A87" w:rsidRPr="00E059D4">
        <w:rPr>
          <w:rFonts w:ascii="Times New Roman" w:hAnsi="Times New Roman" w:cs="Times New Roman"/>
          <w:sz w:val="24"/>
          <w:szCs w:val="24"/>
        </w:rPr>
        <w:t xml:space="preserve"> </w:t>
      </w:r>
      <w:r w:rsidRPr="00E059D4">
        <w:rPr>
          <w:rFonts w:ascii="Times New Roman" w:hAnsi="Times New Roman" w:cs="Times New Roman"/>
          <w:sz w:val="24"/>
          <w:szCs w:val="24"/>
        </w:rPr>
        <w:t>Prob &gt; F &gt; 0,05 maka, H1 diterima dan H0 ditolak</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Dengan hipotesis sebagai berikut :</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252AB8" w:rsidRPr="00E059D4">
        <w:rPr>
          <w:rFonts w:ascii="Times New Roman" w:hAnsi="Times New Roman" w:cs="Times New Roman"/>
          <w:sz w:val="24"/>
          <w:szCs w:val="24"/>
        </w:rPr>
        <w:t xml:space="preserve"> </w:t>
      </w:r>
      <w:r w:rsidR="005E5A87" w:rsidRPr="00E059D4">
        <w:rPr>
          <w:rFonts w:ascii="Times New Roman" w:hAnsi="Times New Roman" w:cs="Times New Roman"/>
          <w:sz w:val="24"/>
          <w:szCs w:val="24"/>
        </w:rPr>
        <w:t xml:space="preserve">H0 = </w:t>
      </w:r>
      <w:r w:rsidR="005E5A87" w:rsidRPr="00E059D4">
        <w:rPr>
          <w:rFonts w:ascii="Times New Roman" w:hAnsi="Times New Roman" w:cs="Times New Roman"/>
          <w:i/>
          <w:sz w:val="24"/>
          <w:szCs w:val="24"/>
        </w:rPr>
        <w:t>Common Effect Model</w:t>
      </w:r>
      <w:r w:rsidR="005E5A87" w:rsidRPr="00E059D4">
        <w:rPr>
          <w:rFonts w:ascii="Times New Roman" w:hAnsi="Times New Roman" w:cs="Times New Roman"/>
          <w:sz w:val="24"/>
          <w:szCs w:val="24"/>
        </w:rPr>
        <w:t xml:space="preserve"> </w:t>
      </w:r>
    </w:p>
    <w:p w:rsidR="00AD39BA" w:rsidRPr="00E059D4" w:rsidRDefault="005E5A87"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H1 = </w:t>
      </w:r>
      <w:r w:rsidRPr="00E059D4">
        <w:rPr>
          <w:rFonts w:ascii="Times New Roman" w:hAnsi="Times New Roman" w:cs="Times New Roman"/>
          <w:i/>
          <w:sz w:val="24"/>
          <w:szCs w:val="24"/>
        </w:rPr>
        <w:t>Fixed Effect Model</w:t>
      </w:r>
      <w:r w:rsidRPr="00E059D4">
        <w:rPr>
          <w:rFonts w:ascii="Times New Roman" w:hAnsi="Times New Roman" w:cs="Times New Roman"/>
          <w:sz w:val="24"/>
          <w:szCs w:val="24"/>
        </w:rPr>
        <w:t xml:space="preserve"> </w:t>
      </w: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521086">
      <w:pPr>
        <w:pStyle w:val="Caption"/>
        <w:rPr>
          <w:rFonts w:ascii="Times New Roman" w:hAnsi="Times New Roman" w:cs="Times New Roman"/>
          <w:color w:val="000000" w:themeColor="text1"/>
          <w:sz w:val="24"/>
          <w:szCs w:val="24"/>
        </w:rPr>
      </w:pPr>
    </w:p>
    <w:p w:rsidR="00A83CE7" w:rsidRPr="00E059D4" w:rsidRDefault="00A83CE7" w:rsidP="00A83CE7">
      <w:pPr>
        <w:rPr>
          <w:rFonts w:ascii="Times New Roman" w:hAnsi="Times New Roman" w:cs="Times New Roman"/>
          <w:sz w:val="24"/>
          <w:szCs w:val="24"/>
        </w:rPr>
      </w:pPr>
    </w:p>
    <w:p w:rsidR="00D523DE" w:rsidRPr="00E059D4" w:rsidRDefault="00756605" w:rsidP="00AD39B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8</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Chow</w:t>
      </w:r>
    </w:p>
    <w:p w:rsidR="002724AB" w:rsidRPr="00E059D4" w:rsidRDefault="00AD39BA" w:rsidP="00AD39BA">
      <w:pPr>
        <w:pStyle w:val="NormalWeb"/>
        <w:shd w:val="clear" w:color="auto" w:fill="FFFFFF"/>
        <w:jc w:val="center"/>
        <w:rPr>
          <w:color w:val="000000" w:themeColor="text1"/>
        </w:rPr>
      </w:pPr>
      <w:r w:rsidRPr="00E059D4">
        <w:rPr>
          <w:noProof/>
        </w:rPr>
        <w:drawing>
          <wp:inline distT="0" distB="0" distL="0" distR="0" wp14:anchorId="10BDB4C7" wp14:editId="58CCF47B">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Pr="00E059D4" w:rsidRDefault="00B64D56" w:rsidP="00B35985">
      <w:pPr>
        <w:pStyle w:val="NormalWeb"/>
        <w:shd w:val="clear" w:color="auto" w:fill="FFFFFF"/>
        <w:jc w:val="center"/>
        <w:rPr>
          <w:color w:val="000000" w:themeColor="text1"/>
        </w:rPr>
      </w:pPr>
      <w:r w:rsidRPr="00E059D4">
        <w:rPr>
          <w:color w:val="000000" w:themeColor="text1"/>
        </w:rPr>
        <w:t>Sumber : Data diolah, 2023</w:t>
      </w:r>
    </w:p>
    <w:p w:rsidR="00181463" w:rsidRPr="00E059D4" w:rsidRDefault="00472920" w:rsidP="0061598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w:t>
      </w:r>
      <w:r w:rsidR="00B43B50" w:rsidRPr="00E059D4">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sidRPr="00E059D4">
        <w:rPr>
          <w:color w:val="000000" w:themeColor="text1"/>
        </w:rPr>
        <w:t xml:space="preserve"> chow yang terpilih adalah FEM.</w:t>
      </w:r>
    </w:p>
    <w:p w:rsidR="00181463" w:rsidRPr="00E059D4" w:rsidRDefault="00181463" w:rsidP="00181463">
      <w:pPr>
        <w:pStyle w:val="NormalWeb"/>
        <w:numPr>
          <w:ilvl w:val="0"/>
          <w:numId w:val="15"/>
        </w:numPr>
        <w:shd w:val="clear" w:color="auto" w:fill="FFFFFF"/>
        <w:spacing w:line="276" w:lineRule="auto"/>
        <w:jc w:val="both"/>
        <w:rPr>
          <w:color w:val="000000" w:themeColor="text1"/>
        </w:rPr>
      </w:pPr>
      <w:r w:rsidRPr="00E059D4">
        <w:rPr>
          <w:color w:val="000000" w:themeColor="text1"/>
        </w:rPr>
        <w:t>Uji H</w:t>
      </w:r>
      <w:r w:rsidR="00B43B50" w:rsidRPr="00E059D4">
        <w:rPr>
          <w:color w:val="000000" w:themeColor="text1"/>
        </w:rPr>
        <w:t xml:space="preserve">ausman </w:t>
      </w:r>
    </w:p>
    <w:p w:rsidR="00181463" w:rsidRPr="00E059D4" w:rsidRDefault="00181463" w:rsidP="000F7071">
      <w:pPr>
        <w:pStyle w:val="NormalWeb"/>
        <w:shd w:val="clear" w:color="auto" w:fill="FFFFFF"/>
        <w:spacing w:line="480" w:lineRule="auto"/>
        <w:ind w:left="720" w:firstLine="720"/>
        <w:jc w:val="both"/>
        <w:rPr>
          <w:color w:val="000000" w:themeColor="text1"/>
        </w:rPr>
      </w:pPr>
      <w:r w:rsidRPr="00E059D4">
        <w:rPr>
          <w:color w:val="000000" w:themeColor="text1"/>
        </w:rPr>
        <w:t>U</w:t>
      </w:r>
      <w:r w:rsidR="00B43B50" w:rsidRPr="00E059D4">
        <w:rPr>
          <w:color w:val="000000" w:themeColor="text1"/>
        </w:rPr>
        <w:t>ntuk mentukan anatar model REM dan FEM</w:t>
      </w:r>
      <w:r w:rsidR="0096042A" w:rsidRPr="00E059D4">
        <w:rPr>
          <w:color w:val="000000" w:themeColor="text1"/>
        </w:rPr>
        <w:t>.</w:t>
      </w:r>
      <w:r w:rsidRPr="00E059D4">
        <w:rPr>
          <w:color w:val="000000" w:themeColor="text1"/>
        </w:rPr>
        <w:t xml:space="preserve"> </w:t>
      </w:r>
      <w:r w:rsidR="0096042A" w:rsidRPr="00E059D4">
        <w:rPr>
          <w:color w:val="000000" w:themeColor="text1"/>
        </w:rPr>
        <w:t xml:space="preserve">Dengan ketentuan </w:t>
      </w:r>
      <w:r w:rsidRPr="00E059D4">
        <w:rPr>
          <w:color w:val="000000" w:themeColor="text1"/>
        </w:rPr>
        <w:t>sebagai berikut :</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Chi2 &lt; 0,05 maka H1 diterima dan H0 ditolak, maka model yang </w:t>
      </w:r>
      <w:r w:rsidR="00181463" w:rsidRPr="00E059D4">
        <w:rPr>
          <w:color w:val="000000" w:themeColor="text1"/>
        </w:rPr>
        <w:t>dipilih R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0 = Random Effe</w:t>
      </w:r>
      <w:r w:rsidR="00181463" w:rsidRPr="00E059D4">
        <w:rPr>
          <w:color w:val="000000" w:themeColor="text1"/>
        </w:rPr>
        <w:t>ct Model (REM)</w:t>
      </w:r>
    </w:p>
    <w:p w:rsidR="00B43B50"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1 = Fixed Effect Model (FEM)</w:t>
      </w: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91CB7" w:rsidRPr="00E059D4" w:rsidRDefault="00791CB7" w:rsidP="00791CB7">
      <w:pPr>
        <w:rPr>
          <w:rFonts w:ascii="Times New Roman" w:hAnsi="Times New Roman" w:cs="Times New Roman"/>
          <w:sz w:val="24"/>
          <w:szCs w:val="24"/>
        </w:rPr>
      </w:pPr>
    </w:p>
    <w:p w:rsidR="0096042A" w:rsidRPr="00E059D4" w:rsidRDefault="00D324E3" w:rsidP="00D324E3">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9</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Uji Hausman</w:t>
      </w:r>
    </w:p>
    <w:p w:rsidR="00B43B50" w:rsidRPr="00E059D4" w:rsidRDefault="007D0114" w:rsidP="00A236CA">
      <w:pPr>
        <w:pStyle w:val="NormalWeb"/>
        <w:shd w:val="clear" w:color="auto" w:fill="FFFFFF"/>
        <w:jc w:val="center"/>
        <w:rPr>
          <w:color w:val="000000" w:themeColor="text1"/>
        </w:rPr>
      </w:pPr>
      <w:r w:rsidRPr="00E059D4">
        <w:rPr>
          <w:noProof/>
          <w:color w:val="000000" w:themeColor="text1"/>
        </w:rPr>
        <w:drawing>
          <wp:inline distT="0" distB="0" distL="0" distR="0" wp14:anchorId="49CC09BF" wp14:editId="339EAFEA">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Pr="00E059D4" w:rsidRDefault="007D0114" w:rsidP="00B35985">
      <w:pPr>
        <w:pStyle w:val="NormalWeb"/>
        <w:shd w:val="clear" w:color="auto" w:fill="FFFFFF"/>
        <w:spacing w:line="480" w:lineRule="auto"/>
        <w:jc w:val="center"/>
        <w:rPr>
          <w:color w:val="000000" w:themeColor="text1"/>
        </w:rPr>
      </w:pPr>
      <w:r w:rsidRPr="00E059D4">
        <w:rPr>
          <w:color w:val="000000" w:themeColor="text1"/>
        </w:rPr>
        <w:t>Sumber : Data diolah, 2023</w:t>
      </w:r>
    </w:p>
    <w:p w:rsidR="007D0114" w:rsidRPr="00E059D4" w:rsidRDefault="0026095E" w:rsidP="0061598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w:t>
      </w:r>
      <w:r w:rsidR="007D0114" w:rsidRPr="00E059D4">
        <w:rPr>
          <w:color w:val="000000" w:themeColor="text1"/>
        </w:rPr>
        <w:t>olah data uji hausman diatas menunjuka</w:t>
      </w:r>
      <w:r w:rsidRPr="00E059D4">
        <w:rPr>
          <w:color w:val="000000" w:themeColor="text1"/>
        </w:rPr>
        <w:t>n hasil bahwa Prob &gt; Chi2 = 0,0654</w:t>
      </w:r>
      <w:r w:rsidR="007D0114" w:rsidRPr="00E059D4">
        <w:rPr>
          <w:color w:val="000000" w:themeColor="text1"/>
        </w:rPr>
        <w:t xml:space="preserve">, </w:t>
      </w:r>
      <w:r w:rsidR="00735274" w:rsidRPr="00E059D4">
        <w:rPr>
          <w:color w:val="000000" w:themeColor="text1"/>
        </w:rPr>
        <w:t xml:space="preserve">dengan ketentuan </w:t>
      </w:r>
      <w:r w:rsidRPr="00E059D4">
        <w:rPr>
          <w:color w:val="000000" w:themeColor="text1"/>
        </w:rPr>
        <w:t xml:space="preserve">hipotesis Prob.Chi2 </w:t>
      </w:r>
      <w:r w:rsidR="007D0114" w:rsidRPr="00E059D4">
        <w:rPr>
          <w:color w:val="000000" w:themeColor="text1"/>
        </w:rPr>
        <w:t>&gt;</w:t>
      </w:r>
      <w:r w:rsidRPr="00E059D4">
        <w:rPr>
          <w:color w:val="000000" w:themeColor="text1"/>
        </w:rPr>
        <w:t xml:space="preserve"> </w:t>
      </w:r>
      <w:r w:rsidR="007D0114" w:rsidRPr="00E059D4">
        <w:rPr>
          <w:color w:val="000000" w:themeColor="text1"/>
        </w:rPr>
        <w:t>0,05 maka, H0 diterima dan H1</w:t>
      </w:r>
      <w:r w:rsidR="00735274" w:rsidRPr="00E059D4">
        <w:rPr>
          <w:color w:val="000000" w:themeColor="text1"/>
        </w:rPr>
        <w:t xml:space="preserve"> </w:t>
      </w:r>
      <w:r w:rsidR="007D0114" w:rsidRPr="00E059D4">
        <w:rPr>
          <w:color w:val="000000" w:themeColor="text1"/>
        </w:rPr>
        <w:t>ditolak, dari hasil uji hausman diatas model data panel yang terbaik ada</w:t>
      </w:r>
      <w:r w:rsidR="00E45ABD" w:rsidRPr="00E059D4">
        <w:rPr>
          <w:color w:val="000000" w:themeColor="text1"/>
        </w:rPr>
        <w:t>lah REM. P</w:t>
      </w:r>
      <w:r w:rsidR="00735274" w:rsidRPr="00E059D4">
        <w:rPr>
          <w:color w:val="000000" w:themeColor="text1"/>
        </w:rPr>
        <w:t>ada</w:t>
      </w:r>
      <w:r w:rsidR="007D0114" w:rsidRPr="00E059D4">
        <w:rPr>
          <w:color w:val="000000" w:themeColor="text1"/>
        </w:rPr>
        <w:t xml:space="preserve"> hasil</w:t>
      </w:r>
      <w:r w:rsidR="00735274" w:rsidRPr="00E059D4">
        <w:rPr>
          <w:color w:val="000000" w:themeColor="text1"/>
        </w:rPr>
        <w:t xml:space="preserve"> </w:t>
      </w:r>
      <w:r w:rsidR="007D0114" w:rsidRPr="00E059D4">
        <w:rPr>
          <w:color w:val="000000" w:themeColor="text1"/>
        </w:rPr>
        <w:t xml:space="preserve">pengujian dalam menentukan model regresi data panel terbaik menyatakan bahwa REM adalah model terbaik dalam penelitian ini. </w:t>
      </w:r>
    </w:p>
    <w:p w:rsidR="00465921" w:rsidRPr="00E059D4" w:rsidRDefault="00465921" w:rsidP="00465921">
      <w:pPr>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Uji Lagrange Multiplier</w:t>
      </w:r>
    </w:p>
    <w:p w:rsidR="00072264" w:rsidRPr="00E059D4" w:rsidRDefault="00761361" w:rsidP="000F707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Uji Lagrange Multiplier u</w:t>
      </w:r>
      <w:r w:rsidR="00034E27" w:rsidRPr="00E059D4">
        <w:rPr>
          <w:rFonts w:ascii="Times New Roman" w:hAnsi="Times New Roman" w:cs="Times New Roman"/>
          <w:sz w:val="24"/>
          <w:szCs w:val="24"/>
        </w:rPr>
        <w:t>ntuk menguji REM dan CEM, tetapi be</w:t>
      </w:r>
      <w:r w:rsidR="00A12C92" w:rsidRPr="00E059D4">
        <w:rPr>
          <w:rFonts w:ascii="Times New Roman" w:hAnsi="Times New Roman" w:cs="Times New Roman"/>
          <w:sz w:val="24"/>
          <w:szCs w:val="24"/>
        </w:rPr>
        <w:t>rdasarkan hasil uji C</w:t>
      </w:r>
      <w:r w:rsidR="00B61745" w:rsidRPr="00E059D4">
        <w:rPr>
          <w:rFonts w:ascii="Times New Roman" w:hAnsi="Times New Roman" w:cs="Times New Roman"/>
          <w:sz w:val="24"/>
          <w:szCs w:val="24"/>
        </w:rPr>
        <w:t xml:space="preserve">how yang terpilih yaitu </w:t>
      </w:r>
      <w:r w:rsidR="00B61745" w:rsidRPr="00E059D4">
        <w:rPr>
          <w:rFonts w:ascii="Times New Roman" w:hAnsi="Times New Roman" w:cs="Times New Roman"/>
          <w:i/>
          <w:sz w:val="24"/>
          <w:szCs w:val="24"/>
        </w:rPr>
        <w:t>Fixed Effect Model</w:t>
      </w:r>
      <w:r w:rsidR="00B61745" w:rsidRPr="00E059D4">
        <w:rPr>
          <w:rFonts w:ascii="Times New Roman" w:hAnsi="Times New Roman" w:cs="Times New Roman"/>
          <w:sz w:val="24"/>
          <w:szCs w:val="24"/>
        </w:rPr>
        <w:t xml:space="preserve"> (FEM), s</w:t>
      </w:r>
      <w:r w:rsidR="00A12C92" w:rsidRPr="00E059D4">
        <w:rPr>
          <w:rFonts w:ascii="Times New Roman" w:hAnsi="Times New Roman" w:cs="Times New Roman"/>
          <w:sz w:val="24"/>
          <w:szCs w:val="24"/>
        </w:rPr>
        <w:t>edangkan berdasarkan hasil uji H</w:t>
      </w:r>
      <w:r w:rsidR="00B61745" w:rsidRPr="00E059D4">
        <w:rPr>
          <w:rFonts w:ascii="Times New Roman" w:hAnsi="Times New Roman" w:cs="Times New Roman"/>
          <w:sz w:val="24"/>
          <w:szCs w:val="24"/>
        </w:rPr>
        <w:t xml:space="preserve">ausman yang terpilih yaitu </w:t>
      </w:r>
      <w:r w:rsidR="00A12C92" w:rsidRPr="00E059D4">
        <w:rPr>
          <w:rFonts w:ascii="Times New Roman" w:hAnsi="Times New Roman" w:cs="Times New Roman"/>
          <w:i/>
          <w:sz w:val="24"/>
          <w:szCs w:val="24"/>
        </w:rPr>
        <w:t>Random Effect Model</w:t>
      </w:r>
      <w:r w:rsidR="00A12C92" w:rsidRPr="00E059D4">
        <w:rPr>
          <w:rFonts w:ascii="Times New Roman" w:hAnsi="Times New Roman" w:cs="Times New Roman"/>
          <w:sz w:val="24"/>
          <w:szCs w:val="24"/>
        </w:rPr>
        <w:t xml:space="preserve"> (REM). Maka uji Breusch and Pagan Lagrangian Multiplier</w:t>
      </w:r>
      <w:r w:rsidR="00034E27" w:rsidRPr="00E059D4">
        <w:rPr>
          <w:rFonts w:ascii="Times New Roman" w:hAnsi="Times New Roman" w:cs="Times New Roman"/>
          <w:sz w:val="24"/>
          <w:szCs w:val="24"/>
        </w:rPr>
        <w:t xml:space="preserve"> </w:t>
      </w:r>
      <w:r w:rsidR="00034E27" w:rsidRPr="00E059D4">
        <w:rPr>
          <w:rFonts w:ascii="Times New Roman" w:hAnsi="Times New Roman" w:cs="Times New Roman"/>
          <w:sz w:val="24"/>
          <w:szCs w:val="24"/>
        </w:rPr>
        <w:lastRenderedPageBreak/>
        <w:t>tidak dilakukan</w:t>
      </w:r>
      <w:r w:rsidR="00AD7AE8" w:rsidRPr="00E059D4">
        <w:rPr>
          <w:rFonts w:ascii="Times New Roman" w:hAnsi="Times New Roman" w:cs="Times New Roman"/>
          <w:sz w:val="24"/>
          <w:szCs w:val="24"/>
        </w:rPr>
        <w:t xml:space="preserve">, dan selanjutnya yang terpilih adalah </w:t>
      </w:r>
      <w:r w:rsidR="00AD7AE8" w:rsidRPr="00E059D4">
        <w:rPr>
          <w:rFonts w:ascii="Times New Roman" w:hAnsi="Times New Roman" w:cs="Times New Roman"/>
          <w:i/>
          <w:sz w:val="24"/>
          <w:szCs w:val="24"/>
        </w:rPr>
        <w:t>Random Effect Model</w:t>
      </w:r>
      <w:r w:rsidR="00AD7AE8" w:rsidRPr="00E059D4">
        <w:rPr>
          <w:rFonts w:ascii="Times New Roman" w:hAnsi="Times New Roman" w:cs="Times New Roman"/>
          <w:sz w:val="24"/>
          <w:szCs w:val="24"/>
        </w:rPr>
        <w:t xml:space="preserve"> (REM).</w:t>
      </w:r>
    </w:p>
    <w:p w:rsidR="008E19E4" w:rsidRPr="00E059D4" w:rsidRDefault="008E19E4" w:rsidP="008E19E4">
      <w:pPr>
        <w:pStyle w:val="NormalWeb"/>
        <w:shd w:val="clear" w:color="auto" w:fill="FFFFFF"/>
        <w:spacing w:line="480" w:lineRule="auto"/>
        <w:jc w:val="both"/>
        <w:rPr>
          <w:b/>
          <w:color w:val="000000" w:themeColor="text1"/>
        </w:rPr>
      </w:pPr>
      <w:r w:rsidRPr="00E059D4">
        <w:rPr>
          <w:b/>
          <w:color w:val="000000" w:themeColor="text1"/>
        </w:rPr>
        <w:t xml:space="preserve">4.2.3 </w:t>
      </w:r>
      <w:r w:rsidR="00405354" w:rsidRPr="00E059D4">
        <w:rPr>
          <w:b/>
          <w:color w:val="000000" w:themeColor="text1"/>
        </w:rPr>
        <w:tab/>
      </w:r>
      <w:r w:rsidRPr="00E059D4">
        <w:rPr>
          <w:b/>
          <w:color w:val="000000" w:themeColor="text1"/>
        </w:rPr>
        <w:t>Hasil Uji Hipotesis Statistik</w:t>
      </w:r>
    </w:p>
    <w:p w:rsidR="00405354" w:rsidRPr="00E059D4" w:rsidRDefault="00405354" w:rsidP="008E19E4">
      <w:pPr>
        <w:pStyle w:val="NormalWeb"/>
        <w:shd w:val="clear" w:color="auto" w:fill="FFFFFF"/>
        <w:spacing w:line="480" w:lineRule="auto"/>
        <w:jc w:val="both"/>
        <w:rPr>
          <w:b/>
          <w:color w:val="000000" w:themeColor="text1"/>
        </w:rPr>
      </w:pPr>
      <w:r w:rsidRPr="00E059D4">
        <w:rPr>
          <w:b/>
          <w:color w:val="000000" w:themeColor="text1"/>
        </w:rPr>
        <w:t xml:space="preserve">4.2.3.1 Hasil Analisi Regeresi Data Panel </w:t>
      </w:r>
    </w:p>
    <w:p w:rsidR="00ED2877" w:rsidRPr="00E059D4" w:rsidRDefault="00ED2877" w:rsidP="001E7C0A">
      <w:pPr>
        <w:pStyle w:val="NormalWeb"/>
        <w:shd w:val="clear" w:color="auto" w:fill="FFFFFF"/>
        <w:spacing w:line="480" w:lineRule="auto"/>
        <w:ind w:firstLine="720"/>
        <w:jc w:val="both"/>
        <w:rPr>
          <w:color w:val="000000" w:themeColor="text1"/>
        </w:rPr>
      </w:pPr>
      <w:r w:rsidRPr="00E059D4">
        <w:rPr>
          <w:color w:val="000000" w:themeColor="text1"/>
        </w:rPr>
        <w:t>Dari hasil pengujian sebelumnya telah dijelaskan bahwa model regresi yang terbaik yang digunakan dalam penelitian ini adalah model Random Effect Model (REM), maka peneliti meng</w:t>
      </w:r>
      <w:r w:rsidR="00B3639E" w:rsidRPr="00E059D4">
        <w:rPr>
          <w:color w:val="000000" w:themeColor="text1"/>
        </w:rPr>
        <w:t xml:space="preserve">uji hipotesis yakni persamaan regresi data panel </w:t>
      </w:r>
      <w:r w:rsidR="007B5AE0" w:rsidRPr="00E059D4">
        <w:rPr>
          <w:color w:val="000000" w:themeColor="text1"/>
        </w:rPr>
        <w:t>pada</w:t>
      </w:r>
      <w:r w:rsidR="0002623F" w:rsidRPr="00E059D4">
        <w:rPr>
          <w:color w:val="000000" w:themeColor="text1"/>
        </w:rPr>
        <w:t xml:space="preserve"> variabel</w:t>
      </w:r>
      <w:r w:rsidR="007B5AE0" w:rsidRPr="00E059D4">
        <w:rPr>
          <w:color w:val="000000" w:themeColor="text1"/>
        </w:rPr>
        <w:t xml:space="preserve"> </w:t>
      </w:r>
      <w:r w:rsidR="007B5AE0" w:rsidRPr="00E059D4">
        <w:rPr>
          <w:i/>
        </w:rPr>
        <w:t xml:space="preserve">Loan to Deposit Ratio </w:t>
      </w:r>
      <w:r w:rsidR="007B5AE0" w:rsidRPr="00E059D4">
        <w:t>(LDR)</w:t>
      </w:r>
      <w:r w:rsidR="0002623F" w:rsidRPr="00E059D4">
        <w:t xml:space="preserve"> (X1)</w:t>
      </w:r>
      <w:r w:rsidR="007B5AE0" w:rsidRPr="00E059D4">
        <w:t xml:space="preserve">, </w:t>
      </w:r>
      <w:r w:rsidR="007B5AE0" w:rsidRPr="00E059D4">
        <w:rPr>
          <w:i/>
        </w:rPr>
        <w:t xml:space="preserve">Net Interest Margin </w:t>
      </w:r>
      <w:r w:rsidR="007B5AE0" w:rsidRPr="00E059D4">
        <w:t>(NIM)</w:t>
      </w:r>
      <w:r w:rsidR="0002623F" w:rsidRPr="00E059D4">
        <w:t xml:space="preserve"> (X2)</w:t>
      </w:r>
      <w:r w:rsidR="007B5AE0" w:rsidRPr="00E059D4">
        <w:t>,</w:t>
      </w:r>
      <w:r w:rsidR="007B5AE0" w:rsidRPr="00E059D4">
        <w:rPr>
          <w:i/>
        </w:rPr>
        <w:t xml:space="preserve"> Return On Asset</w:t>
      </w:r>
      <w:r w:rsidR="007B5AE0" w:rsidRPr="00E059D4">
        <w:t xml:space="preserve"> (ROA)</w:t>
      </w:r>
      <w:r w:rsidR="0002623F" w:rsidRPr="00E059D4">
        <w:t xml:space="preserve"> (Y)</w:t>
      </w:r>
      <w:r w:rsidR="007B5AE0" w:rsidRPr="00E059D4">
        <w:t xml:space="preserve"> pada perusahaan perbankan yang terdaftar di Bursa Efek Indonesia</w:t>
      </w:r>
      <w:r w:rsidR="0002623F" w:rsidRPr="00E059D4">
        <w:t xml:space="preserve"> (BEI) periode 2018 – 2022 </w:t>
      </w:r>
      <w:r w:rsidR="00B3639E" w:rsidRPr="00E059D4">
        <w:rPr>
          <w:color w:val="000000" w:themeColor="text1"/>
        </w:rPr>
        <w:t xml:space="preserve">menggunakan </w:t>
      </w:r>
      <w:r w:rsidRPr="00E059D4">
        <w:rPr>
          <w:color w:val="000000" w:themeColor="text1"/>
        </w:rPr>
        <w:t>model Random Effect Model (REM) menggunakan aplikasi STATA dengan hasil yang ditunjukan oleh tabel sebagai berikut:</w:t>
      </w: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853EC9" w:rsidRPr="00E059D4" w:rsidRDefault="00853EC9" w:rsidP="00853EC9">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10</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Random Effect Model (REM)</w:t>
      </w:r>
    </w:p>
    <w:p w:rsidR="0002623F" w:rsidRPr="00E059D4" w:rsidRDefault="0002623F" w:rsidP="00594EDF">
      <w:pPr>
        <w:jc w:val="center"/>
        <w:rPr>
          <w:rFonts w:ascii="Times New Roman" w:hAnsi="Times New Roman" w:cs="Times New Roman"/>
          <w:noProof/>
          <w:sz w:val="24"/>
          <w:szCs w:val="24"/>
          <w:lang w:eastAsia="id-ID"/>
        </w:rPr>
      </w:pPr>
    </w:p>
    <w:p w:rsidR="00853EC9" w:rsidRPr="00E059D4" w:rsidRDefault="00594EDF" w:rsidP="00594EDF">
      <w:pPr>
        <w:jc w:val="center"/>
        <w:rPr>
          <w:rFonts w:ascii="Times New Roman" w:hAnsi="Times New Roman" w:cs="Times New Roman"/>
          <w:sz w:val="24"/>
          <w:szCs w:val="24"/>
          <w:lang w:eastAsia="id-ID"/>
        </w:rPr>
      </w:pPr>
      <w:r w:rsidRPr="00E059D4">
        <w:rPr>
          <w:rFonts w:ascii="Times New Roman" w:hAnsi="Times New Roman" w:cs="Times New Roman"/>
          <w:noProof/>
          <w:sz w:val="24"/>
          <w:szCs w:val="24"/>
          <w:lang w:eastAsia="id-ID"/>
        </w:rPr>
        <w:drawing>
          <wp:inline distT="0" distB="0" distL="0" distR="0" wp14:anchorId="69CF8171" wp14:editId="58A5B94C">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Pr="00E059D4" w:rsidRDefault="00594EDF"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2023</w:t>
      </w:r>
    </w:p>
    <w:p w:rsidR="00DE3761" w:rsidRPr="00E059D4" w:rsidRDefault="00DE376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ɑ + β1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2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3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n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 </w:t>
      </w:r>
      <w:r w:rsidR="00E83171" w:rsidRPr="00E059D4">
        <w:rPr>
          <w:rFonts w:ascii="Times New Roman" w:hAnsi="Times New Roman" w:cs="Times New Roman"/>
          <w:sz w:val="24"/>
          <w:szCs w:val="24"/>
          <w:lang w:eastAsia="id-ID"/>
        </w:rPr>
        <w:t xml:space="preserve">+ </w:t>
      </w:r>
      <w:r w:rsidRPr="00E059D4">
        <w:rPr>
          <w:rFonts w:ascii="Times New Roman" w:hAnsi="Times New Roman" w:cs="Times New Roman"/>
          <w:sz w:val="24"/>
          <w:szCs w:val="24"/>
          <w:lang w:eastAsia="id-ID"/>
        </w:rPr>
        <w:t>Є</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Maka hasil dari uji regresi data panel dengan menggunkan REM adalah sebagai berikut:</w:t>
      </w:r>
    </w:p>
    <w:p w:rsidR="00A236CA" w:rsidRPr="00E059D4" w:rsidRDefault="00E8317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00EC3B7F" w:rsidRPr="00E059D4">
        <w:rPr>
          <w:rFonts w:ascii="Times New Roman" w:hAnsi="Times New Roman" w:cs="Times New Roman"/>
          <w:sz w:val="24"/>
          <w:szCs w:val="24"/>
          <w:lang w:eastAsia="id-ID"/>
        </w:rPr>
        <w:t xml:space="preserve"> = 0,0318635 – 0,0460813 + 0,319445 + e</w:t>
      </w:r>
    </w:p>
    <w:p w:rsidR="00733044" w:rsidRPr="00E059D4" w:rsidRDefault="00405354" w:rsidP="00E94F1E">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2</w:t>
      </w:r>
      <w:r w:rsidR="00C44202" w:rsidRPr="00E059D4">
        <w:rPr>
          <w:rFonts w:ascii="Times New Roman" w:hAnsi="Times New Roman" w:cs="Times New Roman"/>
          <w:b/>
          <w:sz w:val="24"/>
          <w:szCs w:val="24"/>
          <w:lang w:eastAsia="id-ID"/>
        </w:rPr>
        <w:t xml:space="preserve"> Hasil Uji t</w:t>
      </w:r>
    </w:p>
    <w:p w:rsidR="00C22389" w:rsidRPr="00E059D4"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0F7071" w:rsidRPr="00E059D4">
        <w:rPr>
          <w:rFonts w:ascii="Times New Roman" w:hAnsi="Times New Roman" w:cs="Times New Roman"/>
          <w:noProof/>
          <w:color w:val="000000" w:themeColor="text1"/>
          <w:sz w:val="24"/>
          <w:szCs w:val="24"/>
        </w:rPr>
        <w:t>1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t</w:t>
      </w:r>
    </w:p>
    <w:p w:rsidR="00C44202" w:rsidRPr="00E059D4" w:rsidRDefault="00C44202" w:rsidP="00C22389">
      <w:pPr>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68C26C01" wp14:editId="05B64293">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E059D4" w:rsidRDefault="001E7C0A"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Hasil olah STATA, 2023</w:t>
      </w:r>
    </w:p>
    <w:p w:rsidR="00733044" w:rsidRPr="00E059D4" w:rsidRDefault="00DA4021" w:rsidP="00E94F1E">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lastRenderedPageBreak/>
        <w:tab/>
        <w:t>Pengaruh variabel independen terhadap variabel dependen secara parsial adalah sebagai berikut :</w:t>
      </w:r>
    </w:p>
    <w:p w:rsidR="00DA4021" w:rsidRPr="00E059D4" w:rsidRDefault="003F6902" w:rsidP="00E94F1E">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Hasil uji t pada variabel LDR (X1) diperoleh nilai t hitung sebesar </w:t>
      </w:r>
      <w:r w:rsidR="008500C1" w:rsidRPr="00E059D4">
        <w:rPr>
          <w:rFonts w:ascii="Times New Roman" w:hAnsi="Times New Roman" w:cs="Times New Roman"/>
          <w:sz w:val="24"/>
          <w:szCs w:val="24"/>
          <w:lang w:eastAsia="id-ID"/>
        </w:rPr>
        <w:t>-</w:t>
      </w:r>
      <w:r w:rsidRPr="00E059D4">
        <w:rPr>
          <w:rFonts w:ascii="Times New Roman" w:hAnsi="Times New Roman" w:cs="Times New Roman"/>
          <w:sz w:val="24"/>
          <w:szCs w:val="24"/>
          <w:lang w:eastAsia="id-ID"/>
        </w:rPr>
        <w:t>5,</w:t>
      </w:r>
      <w:r w:rsidR="008500C1" w:rsidRPr="00E059D4">
        <w:rPr>
          <w:rFonts w:ascii="Times New Roman" w:hAnsi="Times New Roman" w:cs="Times New Roman"/>
          <w:sz w:val="24"/>
          <w:szCs w:val="24"/>
          <w:lang w:eastAsia="id-ID"/>
        </w:rPr>
        <w:t>17 &lt;</w:t>
      </w:r>
      <w:r w:rsidR="00A8057E" w:rsidRPr="00E059D4">
        <w:rPr>
          <w:rFonts w:ascii="Times New Roman" w:hAnsi="Times New Roman" w:cs="Times New Roman"/>
          <w:sz w:val="24"/>
          <w:szCs w:val="24"/>
          <w:lang w:eastAsia="id-ID"/>
        </w:rPr>
        <w:t xml:space="preserve"> t tabel 1,98</w:t>
      </w:r>
      <w:r w:rsidRPr="00E059D4">
        <w:rPr>
          <w:rFonts w:ascii="Times New Roman" w:hAnsi="Times New Roman" w:cs="Times New Roman"/>
          <w:sz w:val="24"/>
          <w:szCs w:val="24"/>
          <w:lang w:eastAsia="id-ID"/>
        </w:rPr>
        <w:t xml:space="preserve"> dan nilai sig. </w:t>
      </w:r>
      <w:r w:rsidR="00F45E62" w:rsidRPr="00E059D4">
        <w:rPr>
          <w:rFonts w:ascii="Times New Roman" w:hAnsi="Times New Roman" w:cs="Times New Roman"/>
          <w:sz w:val="24"/>
          <w:szCs w:val="24"/>
          <w:lang w:eastAsia="id-ID"/>
        </w:rPr>
        <w:t>0,000 &lt; 0,05, maka H0 ditolak H1 diterima, artinya variabel LDR berpengaruh terhadap ROA pada prusahaan  perbankan yang terdaftar di Bursa Efek Indonesia.</w:t>
      </w:r>
    </w:p>
    <w:p w:rsidR="000F7071" w:rsidRPr="00E059D4" w:rsidRDefault="000A00B2" w:rsidP="005F380B">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NIM (X2) diperoleh nilai t hitung sebesar 4,73</w:t>
      </w:r>
      <w:r w:rsidR="00A8057E" w:rsidRPr="00E059D4">
        <w:rPr>
          <w:rFonts w:ascii="Times New Roman" w:hAnsi="Times New Roman" w:cs="Times New Roman"/>
          <w:sz w:val="24"/>
          <w:szCs w:val="24"/>
          <w:lang w:eastAsia="id-ID"/>
        </w:rPr>
        <w:t xml:space="preserve"> &gt; t tabel 1,98</w:t>
      </w:r>
      <w:r w:rsidRPr="00E059D4">
        <w:rPr>
          <w:rFonts w:ascii="Times New Roman" w:hAnsi="Times New Roman" w:cs="Times New Roman"/>
          <w:sz w:val="24"/>
          <w:szCs w:val="24"/>
          <w:lang w:eastAsia="id-ID"/>
        </w:rPr>
        <w:t xml:space="preserve"> dan nilai sig. 0,000 &lt; 0,05, maka H0 ditolak H</w:t>
      </w:r>
      <w:r w:rsidR="001D08F2" w:rsidRPr="00E059D4">
        <w:rPr>
          <w:rFonts w:ascii="Times New Roman" w:hAnsi="Times New Roman" w:cs="Times New Roman"/>
          <w:sz w:val="24"/>
          <w:szCs w:val="24"/>
          <w:lang w:eastAsia="id-ID"/>
        </w:rPr>
        <w:t>1 diterima, artinya variabel NIM</w:t>
      </w:r>
      <w:r w:rsidRPr="00E059D4">
        <w:rPr>
          <w:rFonts w:ascii="Times New Roman" w:hAnsi="Times New Roman" w:cs="Times New Roman"/>
          <w:sz w:val="24"/>
          <w:szCs w:val="24"/>
          <w:lang w:eastAsia="id-ID"/>
        </w:rPr>
        <w:t xml:space="preserve"> berpengaruh terhadap ROA pada prusahaan  perbankan yang terdaftar di Bursa Efek Indonesia.</w:t>
      </w:r>
    </w:p>
    <w:p w:rsidR="000F7071" w:rsidRPr="00E059D4" w:rsidRDefault="00F82A5D" w:rsidP="00F82A5D">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3 Hasil Koefisien Determinasi</w:t>
      </w:r>
    </w:p>
    <w:p w:rsidR="000F7071" w:rsidRPr="00E059D4" w:rsidRDefault="000F7071" w:rsidP="000F7071">
      <w:pPr>
        <w:pStyle w:val="Caption"/>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Pr="00E059D4">
        <w:rPr>
          <w:rFonts w:ascii="Times New Roman" w:hAnsi="Times New Roman" w:cs="Times New Roman"/>
          <w:noProof/>
          <w:color w:val="000000" w:themeColor="text1"/>
          <w:sz w:val="24"/>
          <w:szCs w:val="24"/>
        </w:rPr>
        <w:t>1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Koefisien Determinasi</w:t>
      </w:r>
    </w:p>
    <w:p w:rsidR="00F82A5D" w:rsidRPr="00E059D4" w:rsidRDefault="000F7071" w:rsidP="000F7071">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3C24BD92" wp14:editId="68895E68">
            <wp:extent cx="2733675" cy="11239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251" t="3334" r="24970" b="43888"/>
                    <a:stretch/>
                  </pic:blipFill>
                  <pic:spPr bwMode="auto">
                    <a:xfrm>
                      <a:off x="0" y="0"/>
                      <a:ext cx="2736188" cy="11249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F7071" w:rsidRPr="00E059D4" w:rsidRDefault="00B35985" w:rsidP="00B35985">
      <w:pPr>
        <w:spacing w:line="480" w:lineRule="auto"/>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9372B0" w:rsidRPr="00E059D4" w:rsidRDefault="009372B0" w:rsidP="00A037DC">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A037DC" w:rsidRPr="00E059D4">
        <w:rPr>
          <w:rStyle w:val="selectable-text"/>
          <w:rFonts w:ascii="Times New Roman" w:hAnsi="Times New Roman" w:cs="Times New Roman"/>
          <w:sz w:val="24"/>
          <w:szCs w:val="24"/>
        </w:rPr>
        <w:t xml:space="preserve">Nilai Koefisien Determinasi </w:t>
      </w:r>
      <w:r w:rsidR="00C370FA" w:rsidRPr="00E059D4">
        <w:rPr>
          <w:rStyle w:val="selectable-text"/>
          <w:rFonts w:ascii="Times New Roman" w:hAnsi="Times New Roman" w:cs="Times New Roman"/>
          <w:sz w:val="24"/>
          <w:szCs w:val="24"/>
        </w:rPr>
        <w:t>atau R square mencapai 0.2415, setara dengan 24,15%. Ini mununjukkan</w:t>
      </w:r>
      <w:r w:rsidR="00A037DC" w:rsidRPr="00E059D4">
        <w:rPr>
          <w:rStyle w:val="selectable-text"/>
          <w:rFonts w:ascii="Times New Roman" w:hAnsi="Times New Roman" w:cs="Times New Roman"/>
          <w:sz w:val="24"/>
          <w:szCs w:val="24"/>
        </w:rPr>
        <w:t xml:space="preserve"> bahwa </w:t>
      </w:r>
      <w:r w:rsidR="00C370FA" w:rsidRPr="00E059D4">
        <w:rPr>
          <w:rStyle w:val="selectable-text"/>
          <w:rFonts w:ascii="Times New Roman" w:hAnsi="Times New Roman" w:cs="Times New Roman"/>
          <w:sz w:val="24"/>
          <w:szCs w:val="24"/>
        </w:rPr>
        <w:t xml:space="preserve">variabel </w:t>
      </w:r>
      <w:r w:rsidR="005042E2" w:rsidRPr="00E059D4">
        <w:rPr>
          <w:rStyle w:val="selectable-text"/>
          <w:rFonts w:ascii="Times New Roman" w:hAnsi="Times New Roman" w:cs="Times New Roman"/>
          <w:sz w:val="24"/>
          <w:szCs w:val="24"/>
        </w:rPr>
        <w:t>independen LDR dan NIM</w:t>
      </w:r>
      <w:r w:rsidR="00A037DC" w:rsidRPr="00E059D4">
        <w:rPr>
          <w:rStyle w:val="selectable-text"/>
          <w:rFonts w:ascii="Times New Roman" w:hAnsi="Times New Roman" w:cs="Times New Roman"/>
          <w:sz w:val="24"/>
          <w:szCs w:val="24"/>
        </w:rPr>
        <w:t xml:space="preserve"> memiliki kemampuan</w:t>
      </w:r>
      <w:r w:rsidR="005042E2" w:rsidRPr="00E059D4">
        <w:rPr>
          <w:rStyle w:val="selectable-text"/>
          <w:rFonts w:ascii="Times New Roman" w:hAnsi="Times New Roman" w:cs="Times New Roman"/>
          <w:sz w:val="24"/>
          <w:szCs w:val="24"/>
        </w:rPr>
        <w:t xml:space="preserve"> untuk menjelaskan sekitar 24,15</w:t>
      </w:r>
      <w:r w:rsidR="00A037DC" w:rsidRPr="00E059D4">
        <w:rPr>
          <w:rStyle w:val="selectable-text"/>
          <w:rFonts w:ascii="Times New Roman" w:hAnsi="Times New Roman" w:cs="Times New Roman"/>
          <w:sz w:val="24"/>
          <w:szCs w:val="24"/>
        </w:rPr>
        <w:t xml:space="preserve">% dari variasi dalam variabel ROA pada </w:t>
      </w:r>
      <w:r w:rsidR="005042E2" w:rsidRPr="00E059D4">
        <w:rPr>
          <w:rStyle w:val="selectable-text"/>
          <w:rFonts w:ascii="Times New Roman" w:hAnsi="Times New Roman" w:cs="Times New Roman"/>
          <w:sz w:val="24"/>
          <w:szCs w:val="24"/>
        </w:rPr>
        <w:t>perusahaan perbankan yang terdaftar di Bursa Efek Inonesia</w:t>
      </w:r>
      <w:r w:rsidR="00A037DC" w:rsidRPr="00E059D4">
        <w:rPr>
          <w:rStyle w:val="selectable-text"/>
          <w:rFonts w:ascii="Times New Roman" w:hAnsi="Times New Roman" w:cs="Times New Roman"/>
          <w:sz w:val="24"/>
          <w:szCs w:val="24"/>
        </w:rPr>
        <w:t>. Seme</w:t>
      </w:r>
      <w:r w:rsidR="005042E2" w:rsidRPr="00E059D4">
        <w:rPr>
          <w:rStyle w:val="selectable-text"/>
          <w:rFonts w:ascii="Times New Roman" w:hAnsi="Times New Roman" w:cs="Times New Roman"/>
          <w:sz w:val="24"/>
          <w:szCs w:val="24"/>
        </w:rPr>
        <w:t xml:space="preserve">ntara itu, </w:t>
      </w:r>
      <w:r w:rsidR="005042E2" w:rsidRPr="00E059D4">
        <w:rPr>
          <w:rStyle w:val="selectable-text"/>
          <w:rFonts w:ascii="Times New Roman" w:hAnsi="Times New Roman" w:cs="Times New Roman"/>
          <w:sz w:val="24"/>
          <w:szCs w:val="24"/>
        </w:rPr>
        <w:lastRenderedPageBreak/>
        <w:t xml:space="preserve">sisanya sekitar </w:t>
      </w:r>
      <w:r w:rsidR="00710FBF" w:rsidRPr="00E059D4">
        <w:rPr>
          <w:rStyle w:val="selectable-text"/>
          <w:rFonts w:ascii="Times New Roman" w:hAnsi="Times New Roman" w:cs="Times New Roman"/>
          <w:sz w:val="24"/>
          <w:szCs w:val="24"/>
        </w:rPr>
        <w:t xml:space="preserve">75,85% (100 – nilai </w:t>
      </w:r>
      <w:r w:rsidR="00A037DC" w:rsidRPr="00E059D4">
        <w:rPr>
          <w:rStyle w:val="selectable-text"/>
          <w:rFonts w:ascii="Times New Roman" w:hAnsi="Times New Roman" w:cs="Times New Roman"/>
          <w:sz w:val="24"/>
          <w:szCs w:val="24"/>
        </w:rPr>
        <w:t>R Square) dijelaskan oleh faktor-faktor lain yang tidak dimasukkan dalam model penelitian ini.</w:t>
      </w:r>
    </w:p>
    <w:p w:rsidR="006C7910" w:rsidRPr="00E059D4" w:rsidRDefault="006C7910" w:rsidP="009B1B37">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w:t>
      </w:r>
      <w:r w:rsidRPr="00E059D4">
        <w:rPr>
          <w:rFonts w:ascii="Times New Roman" w:hAnsi="Times New Roman" w:cs="Times New Roman"/>
          <w:b/>
          <w:sz w:val="24"/>
          <w:szCs w:val="24"/>
          <w:lang w:eastAsia="id-ID"/>
        </w:rPr>
        <w:tab/>
        <w:t>Pembahasan</w:t>
      </w:r>
    </w:p>
    <w:p w:rsidR="006C7910" w:rsidRPr="00E059D4" w:rsidRDefault="00EB7902"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1</w:t>
      </w:r>
      <w:r w:rsidRPr="00E059D4">
        <w:rPr>
          <w:rFonts w:ascii="Times New Roman" w:hAnsi="Times New Roman" w:cs="Times New Roman"/>
          <w:b/>
          <w:sz w:val="24"/>
          <w:szCs w:val="24"/>
          <w:lang w:eastAsia="id-ID"/>
        </w:rPr>
        <w:tab/>
        <w:t xml:space="preserve">Pengaruh </w:t>
      </w:r>
      <w:r w:rsidRPr="00E059D4">
        <w:rPr>
          <w:rFonts w:ascii="Times New Roman" w:hAnsi="Times New Roman" w:cs="Times New Roman"/>
          <w:b/>
          <w:i/>
          <w:sz w:val="24"/>
          <w:szCs w:val="24"/>
          <w:lang w:eastAsia="id-ID"/>
        </w:rPr>
        <w:t>Loan to Deposit Ratio</w:t>
      </w:r>
      <w:r w:rsidRPr="00E059D4">
        <w:rPr>
          <w:rFonts w:ascii="Times New Roman" w:hAnsi="Times New Roman" w:cs="Times New Roman"/>
          <w:b/>
          <w:sz w:val="24"/>
          <w:szCs w:val="24"/>
          <w:lang w:eastAsia="id-ID"/>
        </w:rPr>
        <w:t xml:space="preserve"> (LDR) Ter</w:t>
      </w:r>
      <w:r w:rsidR="00B90CC1" w:rsidRPr="00E059D4">
        <w:rPr>
          <w:rFonts w:ascii="Times New Roman" w:hAnsi="Times New Roman" w:cs="Times New Roman"/>
          <w:b/>
          <w:sz w:val="24"/>
          <w:szCs w:val="24"/>
          <w:lang w:eastAsia="id-ID"/>
        </w:rPr>
        <w:t xml:space="preserve">hadap </w:t>
      </w:r>
      <w:r w:rsidR="00B90CC1" w:rsidRPr="00E059D4">
        <w:rPr>
          <w:rFonts w:ascii="Times New Roman" w:hAnsi="Times New Roman" w:cs="Times New Roman"/>
          <w:b/>
          <w:i/>
          <w:sz w:val="24"/>
          <w:szCs w:val="24"/>
          <w:lang w:eastAsia="id-ID"/>
        </w:rPr>
        <w:t>Return On Asset</w:t>
      </w:r>
      <w:r w:rsidR="008F5DD5" w:rsidRPr="00E059D4">
        <w:rPr>
          <w:rFonts w:ascii="Times New Roman" w:hAnsi="Times New Roman" w:cs="Times New Roman"/>
          <w:b/>
          <w:i/>
          <w:sz w:val="24"/>
          <w:szCs w:val="24"/>
          <w:lang w:eastAsia="id-ID"/>
        </w:rPr>
        <w:t xml:space="preserve"> </w:t>
      </w:r>
      <w:r w:rsidR="008F5DD5" w:rsidRPr="00E059D4">
        <w:rPr>
          <w:rFonts w:ascii="Times New Roman" w:hAnsi="Times New Roman" w:cs="Times New Roman"/>
          <w:b/>
          <w:sz w:val="24"/>
          <w:szCs w:val="24"/>
          <w:lang w:eastAsia="id-ID"/>
        </w:rPr>
        <w:t>(ROA)</w:t>
      </w:r>
      <w:r w:rsidR="00B90CC1" w:rsidRPr="00E059D4">
        <w:rPr>
          <w:rFonts w:ascii="Times New Roman" w:hAnsi="Times New Roman" w:cs="Times New Roman"/>
          <w:b/>
          <w:sz w:val="24"/>
          <w:szCs w:val="24"/>
          <w:lang w:eastAsia="id-ID"/>
        </w:rPr>
        <w:t xml:space="preserve"> Pada Perusahaan Perbankan yang Terdaftar di Bursa Efek Indonesia (BEI).</w:t>
      </w:r>
    </w:p>
    <w:p w:rsidR="00ED1C0F" w:rsidRPr="00E059D4" w:rsidRDefault="00A863A6"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lang w:eastAsia="id-ID"/>
        </w:rPr>
        <w:tab/>
      </w:r>
      <w:r w:rsidR="00ED1C0F" w:rsidRPr="00E059D4">
        <w:rPr>
          <w:rFonts w:ascii="Times New Roman" w:hAnsi="Times New Roman" w:cs="Times New Roman"/>
          <w:sz w:val="24"/>
          <w:szCs w:val="24"/>
        </w:rPr>
        <w:t>Berdasarkan h</w:t>
      </w:r>
      <w:r w:rsidR="008337E2" w:rsidRPr="00E059D4">
        <w:rPr>
          <w:rFonts w:ascii="Times New Roman" w:hAnsi="Times New Roman" w:cs="Times New Roman"/>
          <w:sz w:val="24"/>
          <w:szCs w:val="24"/>
        </w:rPr>
        <w:t xml:space="preserve">asil regresi data panel metode </w:t>
      </w:r>
      <w:r w:rsidR="00ED1C0F" w:rsidRPr="00E059D4">
        <w:rPr>
          <w:rFonts w:ascii="Times New Roman" w:hAnsi="Times New Roman" w:cs="Times New Roman"/>
          <w:sz w:val="24"/>
          <w:szCs w:val="24"/>
        </w:rPr>
        <w:t xml:space="preserve">Random Effect Model (REM) dapat dilihat pada tabel  4.10, diketahui bahwa nilai koefisien variabel </w:t>
      </w:r>
      <w:r w:rsidR="00ED1C0F" w:rsidRPr="00E059D4">
        <w:rPr>
          <w:rFonts w:ascii="Times New Roman" w:hAnsi="Times New Roman" w:cs="Times New Roman"/>
          <w:i/>
          <w:sz w:val="24"/>
          <w:szCs w:val="24"/>
        </w:rPr>
        <w:t>L</w:t>
      </w:r>
      <w:r w:rsidR="00B20300" w:rsidRPr="00E059D4">
        <w:rPr>
          <w:rFonts w:ascii="Times New Roman" w:hAnsi="Times New Roman" w:cs="Times New Roman"/>
          <w:i/>
          <w:sz w:val="24"/>
          <w:szCs w:val="24"/>
        </w:rPr>
        <w:t xml:space="preserve">oan to </w:t>
      </w:r>
      <w:r w:rsidR="00ED1C0F" w:rsidRPr="00E059D4">
        <w:rPr>
          <w:rFonts w:ascii="Times New Roman" w:hAnsi="Times New Roman" w:cs="Times New Roman"/>
          <w:i/>
          <w:sz w:val="24"/>
          <w:szCs w:val="24"/>
        </w:rPr>
        <w:t>D</w:t>
      </w:r>
      <w:r w:rsidR="00B20300" w:rsidRPr="00E059D4">
        <w:rPr>
          <w:rFonts w:ascii="Times New Roman" w:hAnsi="Times New Roman" w:cs="Times New Roman"/>
          <w:i/>
          <w:sz w:val="24"/>
          <w:szCs w:val="24"/>
        </w:rPr>
        <w:t xml:space="preserve">eposit </w:t>
      </w:r>
      <w:r w:rsidR="00ED1C0F" w:rsidRPr="00E059D4">
        <w:rPr>
          <w:rFonts w:ascii="Times New Roman" w:hAnsi="Times New Roman" w:cs="Times New Roman"/>
          <w:i/>
          <w:sz w:val="24"/>
          <w:szCs w:val="24"/>
        </w:rPr>
        <w:t>R</w:t>
      </w:r>
      <w:r w:rsidR="00B20300" w:rsidRPr="00E059D4">
        <w:rPr>
          <w:rFonts w:ascii="Times New Roman" w:hAnsi="Times New Roman" w:cs="Times New Roman"/>
          <w:i/>
          <w:sz w:val="24"/>
          <w:szCs w:val="24"/>
        </w:rPr>
        <w:t>atio</w:t>
      </w:r>
      <w:r w:rsidR="00B20300" w:rsidRPr="00E059D4">
        <w:rPr>
          <w:rFonts w:ascii="Times New Roman" w:hAnsi="Times New Roman" w:cs="Times New Roman"/>
          <w:sz w:val="24"/>
          <w:szCs w:val="24"/>
        </w:rPr>
        <w:t xml:space="preserve"> (LDR)</w:t>
      </w:r>
      <w:r w:rsidR="00ED1C0F" w:rsidRPr="00E059D4">
        <w:rPr>
          <w:rFonts w:ascii="Times New Roman" w:hAnsi="Times New Roman" w:cs="Times New Roman"/>
          <w:sz w:val="24"/>
          <w:szCs w:val="24"/>
        </w:rPr>
        <w:t xml:space="preserve"> sebesar – 0,0460813, menunjukan bahwa setiap kenaikan variabel </w:t>
      </w:r>
      <w:r w:rsidR="00B20300" w:rsidRPr="00E059D4">
        <w:rPr>
          <w:rFonts w:ascii="Times New Roman" w:hAnsi="Times New Roman" w:cs="Times New Roman"/>
          <w:i/>
          <w:sz w:val="24"/>
          <w:szCs w:val="24"/>
        </w:rPr>
        <w:t>Loan to Deposit Ratio</w:t>
      </w:r>
      <w:r w:rsidR="00B20300" w:rsidRPr="00E059D4">
        <w:rPr>
          <w:rFonts w:ascii="Times New Roman" w:hAnsi="Times New Roman" w:cs="Times New Roman"/>
          <w:sz w:val="24"/>
          <w:szCs w:val="24"/>
        </w:rPr>
        <w:t xml:space="preserve"> (LDR) </w:t>
      </w:r>
      <w:r w:rsidR="00B001DB" w:rsidRPr="00E059D4">
        <w:rPr>
          <w:rFonts w:ascii="Times New Roman" w:hAnsi="Times New Roman" w:cs="Times New Roman"/>
          <w:sz w:val="24"/>
          <w:szCs w:val="24"/>
        </w:rPr>
        <w:t xml:space="preserve"> sebesar 1% maka akan diikuti</w:t>
      </w:r>
      <w:r w:rsidR="00D507E5" w:rsidRPr="00E059D4">
        <w:rPr>
          <w:rFonts w:ascii="Times New Roman" w:hAnsi="Times New Roman" w:cs="Times New Roman"/>
          <w:sz w:val="24"/>
          <w:szCs w:val="24"/>
        </w:rPr>
        <w:t xml:space="preserve"> </w:t>
      </w:r>
      <w:r w:rsidR="00B001DB" w:rsidRPr="00E059D4">
        <w:rPr>
          <w:rFonts w:ascii="Times New Roman" w:hAnsi="Times New Roman" w:cs="Times New Roman"/>
          <w:sz w:val="24"/>
          <w:szCs w:val="24"/>
        </w:rPr>
        <w:t>penurunan</w:t>
      </w:r>
      <w:r w:rsidR="004C1114" w:rsidRPr="00E059D4">
        <w:rPr>
          <w:rFonts w:ascii="Times New Roman" w:hAnsi="Times New Roman" w:cs="Times New Roman"/>
          <w:sz w:val="24"/>
          <w:szCs w:val="24"/>
        </w:rPr>
        <w:t xml:space="preserve"> pada </w:t>
      </w:r>
      <w:r w:rsidR="00D507E5" w:rsidRPr="00E059D4">
        <w:rPr>
          <w:rFonts w:ascii="Times New Roman" w:hAnsi="Times New Roman" w:cs="Times New Roman"/>
          <w:i/>
          <w:sz w:val="24"/>
          <w:szCs w:val="24"/>
        </w:rPr>
        <w:t>Return on Asset</w:t>
      </w:r>
      <w:r w:rsidR="00D507E5" w:rsidRPr="00E059D4">
        <w:rPr>
          <w:rFonts w:ascii="Times New Roman" w:hAnsi="Times New Roman" w:cs="Times New Roman"/>
          <w:sz w:val="24"/>
          <w:szCs w:val="24"/>
        </w:rPr>
        <w:t xml:space="preserve"> (ROA) </w:t>
      </w:r>
      <w:r w:rsidR="00ED1C0F" w:rsidRPr="00E059D4">
        <w:rPr>
          <w:rFonts w:ascii="Times New Roman" w:hAnsi="Times New Roman" w:cs="Times New Roman"/>
          <w:sz w:val="24"/>
          <w:szCs w:val="24"/>
        </w:rPr>
        <w:t>sebesar 4,6%.  hal ini berarti variabel X1 berpengaruh negatif terhadap variabel Y. selanjutnya be</w:t>
      </w:r>
      <w:r w:rsidR="008337E2" w:rsidRPr="00E059D4">
        <w:rPr>
          <w:rFonts w:ascii="Times New Roman" w:hAnsi="Times New Roman" w:cs="Times New Roman"/>
          <w:sz w:val="24"/>
          <w:szCs w:val="24"/>
        </w:rPr>
        <w:t>rdasarkan P</w:t>
      </w:r>
      <w:r w:rsidR="00ED1C0F" w:rsidRPr="00E059D4">
        <w:rPr>
          <w:rFonts w:ascii="Times New Roman" w:hAnsi="Times New Roman" w:cs="Times New Roman"/>
          <w:sz w:val="24"/>
          <w:szCs w:val="24"/>
        </w:rPr>
        <w:t xml:space="preserve">rob&gt;|z|X1 adalah 0,000 &lt;  0,05, maka H0 ditolak dan H1 diterima yang artinya variabel X1 berpengaruh negatif dan signifikan terhadap variabel Y. </w:t>
      </w:r>
      <w:r w:rsidR="005C3962" w:rsidRPr="00E059D4">
        <w:rPr>
          <w:rFonts w:ascii="Times New Roman" w:hAnsi="Times New Roman" w:cs="Times New Roman"/>
          <w:sz w:val="24"/>
          <w:szCs w:val="24"/>
        </w:rPr>
        <w:t xml:space="preserve"> </w:t>
      </w:r>
    </w:p>
    <w:p w:rsidR="00825965" w:rsidRPr="00E059D4" w:rsidRDefault="00825965"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ab/>
        <w:t>Ha</w:t>
      </w:r>
      <w:r w:rsidR="00244C2A" w:rsidRPr="00E059D4">
        <w:rPr>
          <w:rFonts w:ascii="Times New Roman" w:hAnsi="Times New Roman" w:cs="Times New Roman"/>
          <w:sz w:val="24"/>
          <w:szCs w:val="24"/>
        </w:rPr>
        <w:t>sil penelitian ini menyatakan</w:t>
      </w:r>
      <w:r w:rsidRPr="00E059D4">
        <w:rPr>
          <w:rFonts w:ascii="Times New Roman" w:hAnsi="Times New Roman" w:cs="Times New Roman"/>
          <w:sz w:val="24"/>
          <w:szCs w:val="24"/>
        </w:rPr>
        <w:t xml:space="preserve"> bahwa adanya pengaruh negatif dari </w:t>
      </w:r>
      <w:r w:rsidRPr="00E059D4">
        <w:rPr>
          <w:rFonts w:ascii="Times New Roman" w:hAnsi="Times New Roman" w:cs="Times New Roman"/>
          <w:i/>
          <w:sz w:val="24"/>
          <w:szCs w:val="24"/>
        </w:rPr>
        <w:t>Loan to Deposit Ratio</w:t>
      </w:r>
      <w:r w:rsidRPr="00E059D4">
        <w:rPr>
          <w:rFonts w:ascii="Times New Roman" w:hAnsi="Times New Roman" w:cs="Times New Roman"/>
          <w:sz w:val="24"/>
          <w:szCs w:val="24"/>
        </w:rPr>
        <w:t xml:space="preserve"> (LDR) terhadap </w:t>
      </w:r>
      <w:r w:rsidRPr="00E059D4">
        <w:rPr>
          <w:rFonts w:ascii="Times New Roman" w:hAnsi="Times New Roman" w:cs="Times New Roman"/>
          <w:i/>
          <w:sz w:val="24"/>
          <w:szCs w:val="24"/>
        </w:rPr>
        <w:t>Return On Asset</w:t>
      </w:r>
      <w:r w:rsidR="00F72AF7" w:rsidRPr="00E059D4">
        <w:rPr>
          <w:rFonts w:ascii="Times New Roman" w:hAnsi="Times New Roman" w:cs="Times New Roman"/>
          <w:i/>
          <w:sz w:val="24"/>
          <w:szCs w:val="24"/>
        </w:rPr>
        <w:t xml:space="preserve"> </w:t>
      </w:r>
      <w:r w:rsidR="00F72AF7" w:rsidRPr="00E059D4">
        <w:rPr>
          <w:rFonts w:ascii="Times New Roman" w:hAnsi="Times New Roman" w:cs="Times New Roman"/>
          <w:sz w:val="24"/>
          <w:szCs w:val="24"/>
        </w:rPr>
        <w:t>(ROA)</w:t>
      </w:r>
      <w:r w:rsidRPr="00E059D4">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w:t>
      </w:r>
      <w:r w:rsidRPr="00E059D4">
        <w:rPr>
          <w:rFonts w:ascii="Times New Roman" w:hAnsi="Times New Roman" w:cs="Times New Roman"/>
          <w:sz w:val="24"/>
          <w:szCs w:val="24"/>
        </w:rPr>
        <w:t xml:space="preserve">, kondisi keuangan bank menjadi semakin buruk. Kenaik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juga menunjukkan adanya tingkat kredit yang </w:t>
      </w:r>
      <w:r w:rsidRPr="00E059D4">
        <w:rPr>
          <w:rFonts w:ascii="Times New Roman" w:hAnsi="Times New Roman" w:cs="Times New Roman"/>
          <w:sz w:val="24"/>
          <w:szCs w:val="24"/>
        </w:rPr>
        <w:lastRenderedPageBreak/>
        <w:t>tinggi, namun tidak diimbangi dengan tingkat pengembalian yang memadai (kredit macet), sehingga menyebabkan bank mengalami kerugian atau penurunan profitabilitas</w:t>
      </w:r>
      <w:r w:rsidR="00313AB7" w:rsidRPr="00E059D4">
        <w:rPr>
          <w:rFonts w:ascii="Times New Roman" w:hAnsi="Times New Roman" w:cs="Times New Roman"/>
          <w:sz w:val="24"/>
          <w:szCs w:val="24"/>
        </w:rPr>
        <w:t xml:space="preserve">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Khoirunnisa et al., 2016)</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dapat menjawab sub bab 2.10 Hipotesis Penelitian, dimana H1: </w:t>
      </w:r>
      <w:r w:rsidRPr="00E059D4">
        <w:rPr>
          <w:rFonts w:ascii="Times New Roman" w:hAnsi="Times New Roman" w:cs="Times New Roman"/>
          <w:i/>
          <w:sz w:val="24"/>
          <w:szCs w:val="24"/>
        </w:rPr>
        <w:t xml:space="preserve">Loan to Deposit Ratio </w:t>
      </w:r>
      <w:r w:rsidRPr="00E059D4">
        <w:rPr>
          <w:rFonts w:ascii="Times New Roman" w:hAnsi="Times New Roman" w:cs="Times New Roman"/>
          <w:sz w:val="24"/>
          <w:szCs w:val="24"/>
        </w:rPr>
        <w:t xml:space="preserve">(LDR) berpengaruh terhadap </w:t>
      </w:r>
      <w:r w:rsidRPr="00E059D4">
        <w:rPr>
          <w:rFonts w:ascii="Times New Roman" w:hAnsi="Times New Roman" w:cs="Times New Roman"/>
          <w:i/>
          <w:sz w:val="24"/>
          <w:szCs w:val="24"/>
        </w:rPr>
        <w:t>Return On Asset (ROA)</w:t>
      </w:r>
      <w:r w:rsidRPr="00E059D4">
        <w:rPr>
          <w:rFonts w:ascii="Times New Roman" w:hAnsi="Times New Roman" w:cs="Times New Roman"/>
          <w:sz w:val="24"/>
          <w:szCs w:val="24"/>
        </w:rPr>
        <w:t xml:space="preserve">, maka pada penelitian ini untuk H1 diterima. Dapat disimpulkan bahwa variabel </w:t>
      </w:r>
      <w:r w:rsidR="00D507E5" w:rsidRPr="00E059D4">
        <w:rPr>
          <w:rFonts w:ascii="Times New Roman" w:hAnsi="Times New Roman" w:cs="Times New Roman"/>
          <w:i/>
          <w:sz w:val="24"/>
          <w:szCs w:val="24"/>
        </w:rPr>
        <w:t>Loan to Deposit Ratio</w:t>
      </w:r>
      <w:r w:rsidR="00D507E5"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 secara parsial memiliki pengaruh negatif dan signifikan terhadap </w:t>
      </w:r>
      <w:r w:rsidR="00E32040" w:rsidRPr="00E059D4">
        <w:rPr>
          <w:rFonts w:ascii="Times New Roman" w:hAnsi="Times New Roman" w:cs="Times New Roman"/>
          <w:i/>
          <w:sz w:val="24"/>
          <w:szCs w:val="24"/>
        </w:rPr>
        <w:t>Return on Asset</w:t>
      </w:r>
      <w:r w:rsidR="00E32040" w:rsidRPr="00E059D4">
        <w:rPr>
          <w:rFonts w:ascii="Times New Roman" w:hAnsi="Times New Roman" w:cs="Times New Roman"/>
          <w:sz w:val="24"/>
          <w:szCs w:val="24"/>
        </w:rPr>
        <w:t xml:space="preserve"> (ROA) </w:t>
      </w:r>
      <w:r w:rsidRPr="00E059D4">
        <w:rPr>
          <w:rFonts w:ascii="Times New Roman" w:hAnsi="Times New Roman" w:cs="Times New Roman"/>
          <w:sz w:val="24"/>
          <w:szCs w:val="24"/>
        </w:rPr>
        <w:t>pada perusahaan perbankan yang terdaftar di Bursa Efek Indonesia (BEI)  periode 2018 – 2022.</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tidak sesuai dengan hasil penelitian yang dilakukan oleh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Rembet &amp; Baramul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pacing w:val="-12"/>
          <w:sz w:val="24"/>
          <w:szCs w:val="24"/>
        </w:rPr>
        <w:fldChar w:fldCharType="begin" w:fldLock="1"/>
      </w:r>
      <w:r w:rsidRPr="00E059D4">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rFonts w:ascii="Times New Roman" w:hAnsi="Times New Roman" w:cs="Times New Roman"/>
          <w:spacing w:val="-12"/>
          <w:sz w:val="24"/>
          <w:szCs w:val="24"/>
        </w:rPr>
        <w:fldChar w:fldCharType="separate"/>
      </w:r>
      <w:r w:rsidRPr="00E059D4">
        <w:rPr>
          <w:rFonts w:ascii="Times New Roman" w:hAnsi="Times New Roman" w:cs="Times New Roman"/>
          <w:noProof/>
          <w:spacing w:val="-12"/>
          <w:sz w:val="24"/>
          <w:szCs w:val="24"/>
        </w:rPr>
        <w:t>(Irfan et al., 2019)</w:t>
      </w:r>
      <w:r w:rsidRPr="00E059D4">
        <w:rPr>
          <w:rFonts w:ascii="Times New Roman" w:hAnsi="Times New Roman" w:cs="Times New Roman"/>
          <w:spacing w:val="-12"/>
          <w:sz w:val="24"/>
          <w:szCs w:val="24"/>
        </w:rPr>
        <w:fldChar w:fldCharType="end"/>
      </w:r>
      <w:r w:rsidRPr="00E059D4">
        <w:rPr>
          <w:rFonts w:ascii="Times New Roman" w:hAnsi="Times New Roman" w:cs="Times New Roman"/>
          <w:spacing w:val="-12"/>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 et al., 202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rin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Hidayat et al., 2022)</w:t>
      </w:r>
      <w:r w:rsidRPr="00E059D4">
        <w:rPr>
          <w:rFonts w:ascii="Times New Roman" w:hAnsi="Times New Roman" w:cs="Times New Roman"/>
          <w:sz w:val="24"/>
          <w:szCs w:val="24"/>
        </w:rPr>
        <w:fldChar w:fldCharType="end"/>
      </w:r>
      <w:r w:rsidR="006221A3" w:rsidRPr="00E059D4">
        <w:rPr>
          <w:rFonts w:ascii="Times New Roman" w:hAnsi="Times New Roman" w:cs="Times New Roman"/>
          <w:sz w:val="24"/>
          <w:szCs w:val="24"/>
        </w:rPr>
        <w:t>, (Rosandy &amp; Sha, 2022)</w:t>
      </w:r>
      <w:r w:rsidRPr="00E059D4">
        <w:rPr>
          <w:rFonts w:ascii="Times New Roman" w:hAnsi="Times New Roman" w:cs="Times New Roman"/>
          <w:sz w:val="24"/>
          <w:szCs w:val="24"/>
        </w:rPr>
        <w:t xml:space="preserve"> yang menjelaskan bahwa </w:t>
      </w:r>
      <w:r w:rsidR="00AF35C3" w:rsidRPr="00E059D4">
        <w:rPr>
          <w:rFonts w:ascii="Times New Roman" w:hAnsi="Times New Roman" w:cs="Times New Roman"/>
          <w:i/>
          <w:sz w:val="24"/>
          <w:szCs w:val="24"/>
        </w:rPr>
        <w:t>Loan to Deposit Ratio</w:t>
      </w:r>
      <w:r w:rsidR="00AF35C3"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E059D4">
        <w:rPr>
          <w:rFonts w:ascii="Times New Roman" w:hAnsi="Times New Roman" w:cs="Times New Roman"/>
          <w:sz w:val="24"/>
          <w:szCs w:val="24"/>
        </w:rPr>
        <w:t xml:space="preserve"> (</w:t>
      </w:r>
      <w:r w:rsidR="00AF35C3" w:rsidRPr="00E059D4">
        <w:rPr>
          <w:rFonts w:ascii="Times New Roman" w:hAnsi="Times New Roman" w:cs="Times New Roman"/>
          <w:sz w:val="24"/>
          <w:szCs w:val="24"/>
        </w:rPr>
        <w:t>Korompis et al, 2020),</w:t>
      </w:r>
      <w:r w:rsidR="00951498" w:rsidRPr="00E059D4">
        <w:rPr>
          <w:rFonts w:ascii="Times New Roman" w:hAnsi="Times New Roman" w:cs="Times New Roman"/>
          <w:sz w:val="24"/>
          <w:szCs w:val="24"/>
        </w:rPr>
        <w:t xml:space="preserve"> (Fasha &amp; Cherudin, 2021),</w:t>
      </w:r>
      <w:r w:rsidR="00D6135D" w:rsidRPr="00E059D4">
        <w:rPr>
          <w:rFonts w:ascii="Times New Roman" w:hAnsi="Times New Roman" w:cs="Times New Roman"/>
          <w:sz w:val="24"/>
          <w:szCs w:val="24"/>
        </w:rPr>
        <w:t xml:space="preserve"> (Widyaningsih &amp; Sampurno, </w:t>
      </w:r>
      <w:r w:rsidR="00C05C1D" w:rsidRPr="00E059D4">
        <w:rPr>
          <w:rFonts w:ascii="Times New Roman" w:hAnsi="Times New Roman" w:cs="Times New Roman"/>
          <w:sz w:val="24"/>
          <w:szCs w:val="24"/>
        </w:rPr>
        <w:t xml:space="preserve">2022), (Khoiriyah &amp; Dailibas, 2022), </w:t>
      </w:r>
      <w:r w:rsidR="00AD4599" w:rsidRPr="00E059D4">
        <w:rPr>
          <w:rFonts w:ascii="Times New Roman" w:hAnsi="Times New Roman" w:cs="Times New Roman"/>
          <w:sz w:val="24"/>
          <w:szCs w:val="24"/>
        </w:rPr>
        <w:t xml:space="preserve">(Caesarani &amp; Manda, 2022), </w:t>
      </w:r>
      <w:r w:rsidR="009B1B37" w:rsidRPr="00E059D4">
        <w:rPr>
          <w:rFonts w:ascii="Times New Roman" w:hAnsi="Times New Roman" w:cs="Times New Roman"/>
          <w:sz w:val="24"/>
          <w:szCs w:val="24"/>
        </w:rPr>
        <w:t>(Arthamevia &amp; Husin, 2023)</w:t>
      </w:r>
      <w:r w:rsidR="00951498"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nunjukan hasil penelitian bahwa </w:t>
      </w:r>
      <w:r w:rsidR="00FE13C4" w:rsidRPr="00E059D4">
        <w:rPr>
          <w:rFonts w:ascii="Times New Roman" w:hAnsi="Times New Roman" w:cs="Times New Roman"/>
          <w:i/>
          <w:sz w:val="24"/>
          <w:szCs w:val="24"/>
        </w:rPr>
        <w:t>Loan to Deposit Ratio</w:t>
      </w:r>
      <w:r w:rsidR="00FE13C4"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miliki pengaruh negatif dan sigi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B0A9C" w:rsidRPr="00E059D4" w:rsidRDefault="00ED1C0F"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rPr>
        <w:t>4.3.2</w:t>
      </w:r>
      <w:r w:rsidRPr="00E059D4">
        <w:rPr>
          <w:rFonts w:ascii="Times New Roman" w:hAnsi="Times New Roman" w:cs="Times New Roman"/>
          <w:b/>
          <w:sz w:val="24"/>
          <w:szCs w:val="24"/>
        </w:rPr>
        <w:tab/>
        <w:t xml:space="preserve">Pengaruh </w:t>
      </w:r>
      <w:r w:rsidRPr="00E059D4">
        <w:rPr>
          <w:rFonts w:ascii="Times New Roman" w:hAnsi="Times New Roman" w:cs="Times New Roman"/>
          <w:b/>
          <w:i/>
          <w:sz w:val="24"/>
          <w:szCs w:val="24"/>
        </w:rPr>
        <w:t>N</w:t>
      </w:r>
      <w:r w:rsidR="00A1711E" w:rsidRPr="00E059D4">
        <w:rPr>
          <w:rFonts w:ascii="Times New Roman" w:hAnsi="Times New Roman" w:cs="Times New Roman"/>
          <w:b/>
          <w:i/>
          <w:sz w:val="24"/>
          <w:szCs w:val="24"/>
        </w:rPr>
        <w:t xml:space="preserve">et </w:t>
      </w:r>
      <w:r w:rsidRPr="00E059D4">
        <w:rPr>
          <w:rFonts w:ascii="Times New Roman" w:hAnsi="Times New Roman" w:cs="Times New Roman"/>
          <w:b/>
          <w:i/>
          <w:sz w:val="24"/>
          <w:szCs w:val="24"/>
        </w:rPr>
        <w:t>I</w:t>
      </w:r>
      <w:r w:rsidR="00A1711E" w:rsidRPr="00E059D4">
        <w:rPr>
          <w:rFonts w:ascii="Times New Roman" w:hAnsi="Times New Roman" w:cs="Times New Roman"/>
          <w:b/>
          <w:i/>
          <w:sz w:val="24"/>
          <w:szCs w:val="24"/>
        </w:rPr>
        <w:t xml:space="preserve">nterest </w:t>
      </w:r>
      <w:r w:rsidRPr="00E059D4">
        <w:rPr>
          <w:rFonts w:ascii="Times New Roman" w:hAnsi="Times New Roman" w:cs="Times New Roman"/>
          <w:b/>
          <w:i/>
          <w:sz w:val="24"/>
          <w:szCs w:val="24"/>
        </w:rPr>
        <w:t>M</w:t>
      </w:r>
      <w:r w:rsidR="00A1711E" w:rsidRPr="00E059D4">
        <w:rPr>
          <w:rFonts w:ascii="Times New Roman" w:hAnsi="Times New Roman" w:cs="Times New Roman"/>
          <w:b/>
          <w:i/>
          <w:sz w:val="24"/>
          <w:szCs w:val="24"/>
        </w:rPr>
        <w:t>argin</w:t>
      </w:r>
      <w:r w:rsidR="00A1711E" w:rsidRPr="00E059D4">
        <w:rPr>
          <w:rFonts w:ascii="Times New Roman" w:hAnsi="Times New Roman" w:cs="Times New Roman"/>
          <w:b/>
          <w:sz w:val="24"/>
          <w:szCs w:val="24"/>
        </w:rPr>
        <w:t xml:space="preserve"> (NIM)</w:t>
      </w:r>
      <w:r w:rsidRPr="00E059D4">
        <w:rPr>
          <w:rFonts w:ascii="Times New Roman" w:hAnsi="Times New Roman" w:cs="Times New Roman"/>
          <w:b/>
          <w:sz w:val="24"/>
          <w:szCs w:val="24"/>
        </w:rPr>
        <w:t xml:space="preserve"> Terhadap </w:t>
      </w:r>
      <w:r w:rsidR="00E17176" w:rsidRPr="00E059D4">
        <w:rPr>
          <w:rFonts w:ascii="Times New Roman" w:hAnsi="Times New Roman" w:cs="Times New Roman"/>
          <w:b/>
          <w:i/>
          <w:sz w:val="24"/>
          <w:szCs w:val="24"/>
        </w:rPr>
        <w:t>Return on Asset</w:t>
      </w:r>
      <w:r w:rsidR="00E17176" w:rsidRPr="00E059D4">
        <w:rPr>
          <w:rFonts w:ascii="Times New Roman" w:hAnsi="Times New Roman" w:cs="Times New Roman"/>
          <w:b/>
          <w:sz w:val="24"/>
          <w:szCs w:val="24"/>
        </w:rPr>
        <w:t xml:space="preserve"> (ROA) </w:t>
      </w:r>
      <w:r w:rsidRPr="00E059D4">
        <w:rPr>
          <w:rFonts w:ascii="Times New Roman" w:hAnsi="Times New Roman" w:cs="Times New Roman"/>
          <w:b/>
          <w:sz w:val="24"/>
          <w:szCs w:val="24"/>
        </w:rPr>
        <w:t xml:space="preserve">Pada Perusahaan </w:t>
      </w:r>
      <w:r w:rsidR="008F5DD5" w:rsidRPr="00E059D4">
        <w:rPr>
          <w:rFonts w:ascii="Times New Roman" w:hAnsi="Times New Roman" w:cs="Times New Roman"/>
          <w:b/>
          <w:sz w:val="24"/>
          <w:szCs w:val="24"/>
        </w:rPr>
        <w:t xml:space="preserve">Perbankan </w:t>
      </w:r>
      <w:r w:rsidRPr="00E059D4">
        <w:rPr>
          <w:rFonts w:ascii="Times New Roman" w:hAnsi="Times New Roman" w:cs="Times New Roman"/>
          <w:b/>
          <w:sz w:val="24"/>
          <w:szCs w:val="24"/>
        </w:rPr>
        <w:t xml:space="preserve">Yang Terdaftar Di </w:t>
      </w:r>
      <w:r w:rsidR="008F5DD5" w:rsidRPr="00E059D4">
        <w:rPr>
          <w:rFonts w:ascii="Times New Roman" w:hAnsi="Times New Roman" w:cs="Times New Roman"/>
          <w:b/>
          <w:sz w:val="24"/>
          <w:szCs w:val="24"/>
          <w:lang w:eastAsia="id-ID"/>
        </w:rPr>
        <w:t>Bursa Efek Indonesia (BEI).</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lastRenderedPageBreak/>
        <w:t>Berdasarkan h</w:t>
      </w:r>
      <w:r w:rsidR="004E2481" w:rsidRPr="00E059D4">
        <w:rPr>
          <w:rFonts w:ascii="Times New Roman" w:hAnsi="Times New Roman" w:cs="Times New Roman"/>
          <w:sz w:val="24"/>
          <w:szCs w:val="24"/>
        </w:rPr>
        <w:t xml:space="preserve">asil regresi data panel metode </w:t>
      </w:r>
      <w:r w:rsidRPr="00E059D4">
        <w:rPr>
          <w:rFonts w:ascii="Times New Roman" w:hAnsi="Times New Roman" w:cs="Times New Roman"/>
          <w:sz w:val="24"/>
          <w:szCs w:val="24"/>
        </w:rPr>
        <w:t xml:space="preserve">Random Effect Model (REM) dapat dilihat pada tabel 4.10, diketahui bahwa nilai koefisie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0.319445 menunjukan bahwa setiap kenaika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1% maka </w:t>
      </w:r>
      <w:r w:rsidR="0079323E" w:rsidRPr="00E059D4">
        <w:rPr>
          <w:rFonts w:ascii="Times New Roman" w:hAnsi="Times New Roman" w:cs="Times New Roman"/>
          <w:sz w:val="24"/>
          <w:szCs w:val="24"/>
        </w:rPr>
        <w:t>akan diikuti</w:t>
      </w:r>
      <w:r w:rsidRPr="00E059D4">
        <w:rPr>
          <w:rFonts w:ascii="Times New Roman" w:hAnsi="Times New Roman" w:cs="Times New Roman"/>
          <w:sz w:val="24"/>
          <w:szCs w:val="24"/>
        </w:rPr>
        <w:t xml:space="preserve"> </w:t>
      </w:r>
      <w:r w:rsidR="004C1114" w:rsidRPr="00E059D4">
        <w:rPr>
          <w:rFonts w:ascii="Times New Roman" w:hAnsi="Times New Roman" w:cs="Times New Roman"/>
          <w:sz w:val="24"/>
          <w:szCs w:val="24"/>
        </w:rPr>
        <w:t xml:space="preserve">kenaikan pada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sebesar 31,9% hal ini berarti X2 berpengaruh</w:t>
      </w:r>
      <w:r w:rsidR="004C1114" w:rsidRPr="00E059D4">
        <w:rPr>
          <w:rFonts w:ascii="Times New Roman" w:hAnsi="Times New Roman" w:cs="Times New Roman"/>
          <w:sz w:val="24"/>
          <w:szCs w:val="24"/>
        </w:rPr>
        <w:t xml:space="preserve"> positif terhadap variabel </w:t>
      </w:r>
      <w:r w:rsidR="00EA6571" w:rsidRPr="00E059D4">
        <w:rPr>
          <w:rFonts w:ascii="Times New Roman" w:hAnsi="Times New Roman" w:cs="Times New Roman"/>
          <w:sz w:val="24"/>
          <w:szCs w:val="24"/>
        </w:rPr>
        <w:t>Y. S</w:t>
      </w:r>
      <w:r w:rsidR="004E2481" w:rsidRPr="00E059D4">
        <w:rPr>
          <w:rFonts w:ascii="Times New Roman" w:hAnsi="Times New Roman" w:cs="Times New Roman"/>
          <w:sz w:val="24"/>
          <w:szCs w:val="24"/>
        </w:rPr>
        <w:t>elanjutnya berdasarkan nilai P</w:t>
      </w:r>
      <w:r w:rsidRPr="00E059D4">
        <w:rPr>
          <w:rFonts w:ascii="Times New Roman" w:hAnsi="Times New Roman" w:cs="Times New Roman"/>
          <w:sz w:val="24"/>
          <w:szCs w:val="24"/>
        </w:rPr>
        <w:t>rob&gt;|z|</w:t>
      </w:r>
      <w:r w:rsidR="00EA6571" w:rsidRPr="00E059D4">
        <w:rPr>
          <w:rFonts w:ascii="Times New Roman" w:hAnsi="Times New Roman" w:cs="Times New Roman"/>
          <w:sz w:val="24"/>
          <w:szCs w:val="24"/>
        </w:rPr>
        <w:t>X2 adalah  0.005 &lt; 0.05, maka H0</w:t>
      </w:r>
      <w:r w:rsidRPr="00E059D4">
        <w:rPr>
          <w:rFonts w:ascii="Times New Roman" w:hAnsi="Times New Roman" w:cs="Times New Roman"/>
          <w:sz w:val="24"/>
          <w:szCs w:val="24"/>
        </w:rPr>
        <w:t xml:space="preserve"> ditolak, dan H1 diterima. Yang artinya variabel X2 berpengaruh </w:t>
      </w:r>
      <w:r w:rsidR="00EA6571" w:rsidRPr="00E059D4">
        <w:rPr>
          <w:rFonts w:ascii="Times New Roman" w:hAnsi="Times New Roman" w:cs="Times New Roman"/>
          <w:sz w:val="24"/>
          <w:szCs w:val="24"/>
        </w:rPr>
        <w:t xml:space="preserve">positif dan </w:t>
      </w:r>
      <w:r w:rsidRPr="00E059D4">
        <w:rPr>
          <w:rFonts w:ascii="Times New Roman" w:hAnsi="Times New Roman" w:cs="Times New Roman"/>
          <w:sz w:val="24"/>
          <w:szCs w:val="24"/>
        </w:rPr>
        <w:t xml:space="preserve">signifikan terhadap variabel Y. </w:t>
      </w:r>
    </w:p>
    <w:p w:rsidR="00244C2A" w:rsidRPr="00E059D4" w:rsidRDefault="00244C2A"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menyimpulkan bahwa adanya pengaruh positif dan signifikan dari </w:t>
      </w:r>
      <w:r w:rsidRPr="00E059D4">
        <w:rPr>
          <w:rFonts w:ascii="Times New Roman" w:hAnsi="Times New Roman" w:cs="Times New Roman"/>
          <w:i/>
          <w:sz w:val="24"/>
          <w:szCs w:val="24"/>
        </w:rPr>
        <w:t xml:space="preserve">Net Interest Margin </w:t>
      </w:r>
      <w:r w:rsidRPr="00E059D4">
        <w:rPr>
          <w:rFonts w:ascii="Times New Roman" w:hAnsi="Times New Roman" w:cs="Times New Roman"/>
          <w:sz w:val="24"/>
          <w:szCs w:val="24"/>
        </w:rPr>
        <w:t xml:space="preserve">(NIM) terhadap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ROA)</w:t>
      </w:r>
      <w:r w:rsidR="00DD15F0"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Hasil penelitian menunjukkan bahwa semakin tinggi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sidRPr="00E059D4">
        <w:rPr>
          <w:rFonts w:ascii="Times New Roman" w:hAnsi="Times New Roman" w:cs="Times New Roman"/>
          <w:i/>
          <w:sz w:val="24"/>
          <w:szCs w:val="24"/>
        </w:rPr>
        <w:t xml:space="preserve">Return On Asset </w:t>
      </w:r>
      <w:r w:rsidR="00194034" w:rsidRPr="00E059D4">
        <w:rPr>
          <w:rFonts w:ascii="Times New Roman" w:hAnsi="Times New Roman" w:cs="Times New Roman"/>
          <w:sz w:val="24"/>
          <w:szCs w:val="24"/>
        </w:rPr>
        <w:t xml:space="preserve">(ROA) </w:t>
      </w:r>
      <w:r w:rsidRPr="00E059D4">
        <w:rPr>
          <w:rFonts w:ascii="Times New Roman" w:hAnsi="Times New Roman" w:cs="Times New Roman"/>
          <w:sz w:val="24"/>
          <w:szCs w:val="24"/>
        </w:rPr>
        <w:t xml:space="preserve">pada bank konvensional juga akan meningkat.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 xml:space="preserve">(NIM) </w:t>
      </w:r>
      <w:r w:rsidRPr="00E059D4">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E059D4">
        <w:rPr>
          <w:rFonts w:ascii="Times New Roman" w:hAnsi="Times New Roman" w:cs="Times New Roman"/>
          <w:i/>
          <w:sz w:val="24"/>
          <w:szCs w:val="24"/>
        </w:rPr>
        <w:t>Net Interest Margin (</w:t>
      </w:r>
      <w:r w:rsidR="001A3309" w:rsidRPr="00E059D4">
        <w:rPr>
          <w:rFonts w:ascii="Times New Roman" w:hAnsi="Times New Roman" w:cs="Times New Roman"/>
          <w:sz w:val="24"/>
          <w:szCs w:val="24"/>
        </w:rPr>
        <w:t>NIM)</w:t>
      </w:r>
      <w:r w:rsidRPr="00E059D4">
        <w:rPr>
          <w:rFonts w:ascii="Times New Roman" w:hAnsi="Times New Roman" w:cs="Times New Roman"/>
          <w:sz w:val="24"/>
          <w:szCs w:val="24"/>
        </w:rPr>
        <w:t xml:space="preserve"> terhadap </w:t>
      </w:r>
      <w:r w:rsidR="001A3309" w:rsidRPr="00E059D4">
        <w:rPr>
          <w:rFonts w:ascii="Times New Roman" w:hAnsi="Times New Roman" w:cs="Times New Roman"/>
          <w:i/>
          <w:sz w:val="24"/>
          <w:szCs w:val="24"/>
        </w:rPr>
        <w:t xml:space="preserve">Return On Asset </w:t>
      </w:r>
      <w:r w:rsidR="001A3309" w:rsidRPr="00E059D4">
        <w:rPr>
          <w:rFonts w:ascii="Times New Roman" w:hAnsi="Times New Roman" w:cs="Times New Roman"/>
          <w:sz w:val="24"/>
          <w:szCs w:val="24"/>
        </w:rPr>
        <w:t>(ROA)</w:t>
      </w:r>
      <w:r w:rsidRPr="00E059D4">
        <w:rPr>
          <w:rFonts w:ascii="Times New Roman" w:hAnsi="Times New Roman" w:cs="Times New Roman"/>
          <w:sz w:val="24"/>
          <w:szCs w:val="24"/>
        </w:rPr>
        <w:t xml:space="preserve"> disebabkan oleh per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sebagai indikator rentabilitas dan rasio keuangan yang mengukur kemampuan manajemen bank dalam mengelola aktiva untuk </w:t>
      </w:r>
      <w:r w:rsidRPr="00E059D4">
        <w:rPr>
          <w:rFonts w:ascii="Times New Roman" w:hAnsi="Times New Roman" w:cs="Times New Roman"/>
          <w:sz w:val="24"/>
          <w:szCs w:val="24"/>
        </w:rPr>
        <w:lastRenderedPageBreak/>
        <w:t xml:space="preserve">menghasilkan pendapatan bunga bersih. Semakin tinggi rasio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efisien bagi </w:t>
      </w:r>
      <w:r w:rsidR="00DD15F0" w:rsidRPr="00E059D4">
        <w:rPr>
          <w:rFonts w:ascii="Times New Roman" w:hAnsi="Times New Roman" w:cs="Times New Roman"/>
          <w:sz w:val="24"/>
          <w:szCs w:val="24"/>
        </w:rPr>
        <w:t>perusahaan perbankan</w:t>
      </w:r>
      <w:r w:rsidRPr="00E059D4">
        <w:rPr>
          <w:rFonts w:ascii="Times New Roman" w:hAnsi="Times New Roman" w:cs="Times New Roman"/>
          <w:sz w:val="24"/>
          <w:szCs w:val="24"/>
        </w:rPr>
        <w:t xml:space="preserve"> guna mencapai tingkat profitabilitas yang lebih baik dan mampu menghadapi perubah</w:t>
      </w:r>
      <w:r w:rsidR="00313AB7" w:rsidRPr="00E059D4">
        <w:rPr>
          <w:rFonts w:ascii="Times New Roman" w:hAnsi="Times New Roman" w:cs="Times New Roman"/>
          <w:sz w:val="24"/>
          <w:szCs w:val="24"/>
        </w:rPr>
        <w:t xml:space="preserve">an suku bunga dengan lebih baik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Septiyani et al., 2022)</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dapat menjawab sub bab 2.10 Hi</w:t>
      </w:r>
      <w:r w:rsidR="00FA7266" w:rsidRPr="00E059D4">
        <w:rPr>
          <w:rFonts w:ascii="Times New Roman" w:hAnsi="Times New Roman" w:cs="Times New Roman"/>
          <w:sz w:val="24"/>
          <w:szCs w:val="24"/>
        </w:rPr>
        <w:t xml:space="preserve">potesis Penelitian, dimana H2: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berpengaruh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maka pada penelitian ini untuk H1 diterima. Dapat disimpulkan bahwa variabel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cara parsial memiliki pengaruh positif dan sig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pada perusahaan perbankan yang terdaftar di Bursa Efek Indonesia (BEI)  periode 2018 – 2022.</w:t>
      </w:r>
    </w:p>
    <w:p w:rsidR="00E768C9" w:rsidRPr="00E059D4" w:rsidRDefault="00ED1C0F" w:rsidP="005F380B">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tidak sesuai dengan hasil penelitian yang dilakukan oleh</w:t>
      </w:r>
      <w:r w:rsidR="000A2E25" w:rsidRPr="00E059D4">
        <w:rPr>
          <w:rFonts w:ascii="Times New Roman" w:hAnsi="Times New Roman" w:cs="Times New Roman"/>
          <w:sz w:val="24"/>
          <w:szCs w:val="24"/>
        </w:rPr>
        <w:t xml:space="preserve"> </w:t>
      </w:r>
      <w:r w:rsidR="0005467B" w:rsidRPr="00E059D4">
        <w:rPr>
          <w:rFonts w:ascii="Times New Roman" w:hAnsi="Times New Roman" w:cs="Times New Roman"/>
          <w:sz w:val="24"/>
          <w:szCs w:val="24"/>
        </w:rPr>
        <w:t>(</w:t>
      </w:r>
      <w:r w:rsidR="00250200" w:rsidRPr="00E059D4">
        <w:rPr>
          <w:rFonts w:ascii="Times New Roman" w:hAnsi="Times New Roman" w:cs="Times New Roman"/>
          <w:sz w:val="24"/>
          <w:szCs w:val="24"/>
        </w:rPr>
        <w:t>Harun, 2016), (Hidayat et al., 2022), (</w:t>
      </w:r>
      <w:r w:rsidR="007A4991" w:rsidRPr="00E059D4">
        <w:rPr>
          <w:rFonts w:ascii="Times New Roman" w:hAnsi="Times New Roman" w:cs="Times New Roman"/>
          <w:sz w:val="24"/>
          <w:szCs w:val="24"/>
        </w:rPr>
        <w:t xml:space="preserve">Anggraeni &amp; Citarayani, 2022), </w:t>
      </w:r>
      <w:r w:rsidR="00654E08" w:rsidRPr="00E059D4">
        <w:rPr>
          <w:rFonts w:ascii="Times New Roman" w:hAnsi="Times New Roman" w:cs="Times New Roman"/>
          <w:sz w:val="24"/>
          <w:szCs w:val="24"/>
        </w:rPr>
        <w:t>(Purnasari et al., 2023), (Pardede &amp; Pangestuti, 2016)</w:t>
      </w:r>
      <w:r w:rsidRPr="00E059D4">
        <w:rPr>
          <w:rFonts w:ascii="Times New Roman" w:hAnsi="Times New Roman" w:cs="Times New Roman"/>
          <w:sz w:val="24"/>
          <w:szCs w:val="24"/>
        </w:rPr>
        <w:t xml:space="preserve"> yang menjelask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 memiliki pengaruh negatif</w:t>
      </w:r>
      <w:r w:rsidRPr="00E059D4">
        <w:rPr>
          <w:rFonts w:ascii="Times New Roman" w:hAnsi="Times New Roman" w:cs="Times New Roman"/>
          <w:sz w:val="24"/>
          <w:szCs w:val="24"/>
        </w:rPr>
        <w:t xml:space="preserve"> dan </w:t>
      </w:r>
      <w:r w:rsidR="00817D72" w:rsidRPr="00E059D4">
        <w:rPr>
          <w:rFonts w:ascii="Times New Roman" w:hAnsi="Times New Roman" w:cs="Times New Roman"/>
          <w:sz w:val="24"/>
          <w:szCs w:val="24"/>
        </w:rPr>
        <w:t xml:space="preserve">tidak </w:t>
      </w:r>
      <w:r w:rsidRPr="00E059D4">
        <w:rPr>
          <w:rFonts w:ascii="Times New Roman" w:hAnsi="Times New Roman" w:cs="Times New Roman"/>
          <w:sz w:val="24"/>
          <w:szCs w:val="24"/>
        </w:rPr>
        <w:t xml:space="preserve">sig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Namun hasil penelitian ini sejalan dengan penelitian sebelumnya yang dilakukan oleh</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Andiansyah, 2020)</w:t>
      </w:r>
      <w:r w:rsidR="0069004A" w:rsidRPr="00E059D4">
        <w:rPr>
          <w:rFonts w:ascii="Times New Roman" w:hAnsi="Times New Roman" w:cs="Times New Roman"/>
          <w:sz w:val="24"/>
          <w:szCs w:val="24"/>
        </w:rPr>
        <w:fldChar w:fldCharType="end"/>
      </w:r>
      <w:r w:rsidRPr="00E059D4">
        <w:rPr>
          <w:rFonts w:ascii="Times New Roman" w:hAnsi="Times New Roman" w:cs="Times New Roman"/>
          <w:sz w:val="24"/>
          <w:szCs w:val="24"/>
        </w:rPr>
        <w:t>,</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Debora,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Indrawan &amp; Kaniawati Dewi,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w:t>
      </w:r>
      <w:r w:rsidR="00B311EC" w:rsidRPr="00E059D4">
        <w:rPr>
          <w:rFonts w:ascii="Times New Roman" w:hAnsi="Times New Roman" w:cs="Times New Roman"/>
          <w:sz w:val="24"/>
          <w:szCs w:val="24"/>
        </w:rPr>
        <w:t xml:space="preserve"> (Setyaningsih et al., 2023), </w:t>
      </w:r>
      <w:r w:rsidR="005047A2" w:rsidRPr="00E059D4">
        <w:rPr>
          <w:rFonts w:ascii="Times New Roman" w:hAnsi="Times New Roman" w:cs="Times New Roman"/>
          <w:sz w:val="24"/>
          <w:szCs w:val="24"/>
        </w:rPr>
        <w:t>(Rosandy &amp; Sha, 2022)</w:t>
      </w:r>
      <w:r w:rsidR="00EE4D70" w:rsidRPr="00E059D4">
        <w:rPr>
          <w:rFonts w:ascii="Times New Roman" w:hAnsi="Times New Roman" w:cs="Times New Roman"/>
          <w:sz w:val="24"/>
          <w:szCs w:val="24"/>
        </w:rPr>
        <w:t>, (Septiyani et al., 2022), (Fasha &amp; Cherudin, 2021)</w:t>
      </w:r>
      <w:r w:rsidR="0069004A"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yang menunjukan hasil peneliti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001373DB"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miliki pengaruh positif </w:t>
      </w:r>
      <w:r w:rsidR="0069004A" w:rsidRPr="00E059D4">
        <w:rPr>
          <w:rFonts w:ascii="Times New Roman" w:hAnsi="Times New Roman" w:cs="Times New Roman"/>
          <w:sz w:val="24"/>
          <w:szCs w:val="24"/>
        </w:rPr>
        <w:t>dan</w:t>
      </w:r>
      <w:r w:rsidRPr="00E059D4">
        <w:rPr>
          <w:rFonts w:ascii="Times New Roman" w:hAnsi="Times New Roman" w:cs="Times New Roman"/>
          <w:sz w:val="24"/>
          <w:szCs w:val="24"/>
        </w:rPr>
        <w:t xml:space="preserve"> s</w:t>
      </w:r>
      <w:r w:rsidR="0069004A" w:rsidRPr="00E059D4">
        <w:rPr>
          <w:rFonts w:ascii="Times New Roman" w:hAnsi="Times New Roman" w:cs="Times New Roman"/>
          <w:sz w:val="24"/>
          <w:szCs w:val="24"/>
        </w:rPr>
        <w:t>i</w:t>
      </w:r>
      <w:r w:rsidRPr="00E059D4">
        <w:rPr>
          <w:rFonts w:ascii="Times New Roman" w:hAnsi="Times New Roman" w:cs="Times New Roman"/>
          <w:sz w:val="24"/>
          <w:szCs w:val="24"/>
        </w:rPr>
        <w:t xml:space="preserve">gi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B90CC1"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BAB V</w:t>
      </w:r>
    </w:p>
    <w:p w:rsidR="00173A58"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KESIMPULAN DAN SARAN</w:t>
      </w:r>
    </w:p>
    <w:p w:rsidR="00173A58" w:rsidRPr="00E059D4" w:rsidRDefault="00173A58" w:rsidP="00173A58">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1</w:t>
      </w:r>
      <w:r w:rsidRPr="00E059D4">
        <w:rPr>
          <w:rFonts w:ascii="Times New Roman" w:hAnsi="Times New Roman" w:cs="Times New Roman"/>
          <w:b/>
          <w:sz w:val="24"/>
          <w:szCs w:val="24"/>
          <w:lang w:eastAsia="id-ID"/>
        </w:rPr>
        <w:tab/>
        <w:t>Kesimpulan</w:t>
      </w:r>
    </w:p>
    <w:p w:rsidR="00173A58" w:rsidRPr="00E059D4" w:rsidRDefault="00173A58" w:rsidP="00B44F79">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683AE3" w:rsidRPr="00E059D4">
        <w:rPr>
          <w:rFonts w:ascii="Times New Roman" w:hAnsi="Times New Roman" w:cs="Times New Roman"/>
          <w:sz w:val="24"/>
          <w:szCs w:val="24"/>
          <w:lang w:eastAsia="id-ID"/>
        </w:rPr>
        <w:t>Berdasarkan hasil penelitian dan pembahasan yang telah dik</w:t>
      </w:r>
      <w:r w:rsidR="00DB0315" w:rsidRPr="00E059D4">
        <w:rPr>
          <w:rFonts w:ascii="Times New Roman" w:hAnsi="Times New Roman" w:cs="Times New Roman"/>
          <w:sz w:val="24"/>
          <w:szCs w:val="24"/>
          <w:lang w:eastAsia="id-ID"/>
        </w:rPr>
        <w:t>emukakan pada bagian sebelumnya, maka selanjutnya dapat diambil kesimpulan sebagai berikut :</w:t>
      </w:r>
      <w:r w:rsidR="00683AE3" w:rsidRPr="00E059D4">
        <w:rPr>
          <w:rFonts w:ascii="Times New Roman" w:hAnsi="Times New Roman" w:cs="Times New Roman"/>
          <w:sz w:val="24"/>
          <w:szCs w:val="24"/>
          <w:lang w:eastAsia="id-ID"/>
        </w:rPr>
        <w:t xml:space="preserve"> </w:t>
      </w:r>
    </w:p>
    <w:p w:rsidR="00EA4380" w:rsidRPr="00E059D4"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Loan to Deposit Ratio </w:t>
      </w:r>
      <w:r w:rsidRPr="00E059D4">
        <w:rPr>
          <w:rFonts w:ascii="Times New Roman" w:hAnsi="Times New Roman" w:cs="Times New Roman"/>
          <w:sz w:val="24"/>
          <w:szCs w:val="24"/>
          <w:lang w:eastAsia="id-ID"/>
        </w:rPr>
        <w:t>(LDR) pada perusahaan perbankan yang terdaftar di Bursa Efek Indonesia periode 2018 – 2022 dari tahun ke tahun m</w:t>
      </w:r>
      <w:r w:rsidR="009D4EC2" w:rsidRPr="00E059D4">
        <w:rPr>
          <w:rFonts w:ascii="Times New Roman" w:hAnsi="Times New Roman" w:cs="Times New Roman"/>
          <w:sz w:val="24"/>
          <w:szCs w:val="24"/>
          <w:lang w:eastAsia="id-ID"/>
        </w:rPr>
        <w:t>engalami kenaikan dan penurunan. Kenaikan tertinggi dimiliki oleh perusahaan perban</w:t>
      </w:r>
      <w:r w:rsidR="00CF7FB0" w:rsidRPr="00E059D4">
        <w:rPr>
          <w:rFonts w:ascii="Times New Roman" w:hAnsi="Times New Roman" w:cs="Times New Roman"/>
          <w:sz w:val="24"/>
          <w:szCs w:val="24"/>
          <w:lang w:eastAsia="id-ID"/>
        </w:rPr>
        <w:t xml:space="preserve">kan dengan kode perusahaan BBYB, dengan hasil presentase sebesar </w:t>
      </w:r>
      <w:r w:rsidR="0024642B" w:rsidRPr="00E059D4">
        <w:rPr>
          <w:rFonts w:ascii="Times New Roman" w:hAnsi="Times New Roman" w:cs="Times New Roman"/>
          <w:sz w:val="24"/>
          <w:szCs w:val="24"/>
          <w:lang w:eastAsia="id-ID"/>
        </w:rPr>
        <w:t xml:space="preserve">224,01% tercatat pada tahun 2021. Kemudian untuk penurunan terendah dimiliki </w:t>
      </w:r>
      <w:r w:rsidR="00EA4380" w:rsidRPr="00E059D4">
        <w:rPr>
          <w:rFonts w:ascii="Times New Roman" w:hAnsi="Times New Roman" w:cs="Times New Roman"/>
          <w:sz w:val="24"/>
          <w:szCs w:val="24"/>
          <w:lang w:eastAsia="id-ID"/>
        </w:rPr>
        <w:t>oleh perusahaan perbankan dengan kode perusahaan BACA, dengan hasil presentase sebesar 12,35% yang tercatat pada tahun 2021.</w:t>
      </w:r>
      <w:r w:rsidR="004632E5" w:rsidRPr="00E059D4">
        <w:rPr>
          <w:rFonts w:ascii="Times New Roman" w:hAnsi="Times New Roman" w:cs="Times New Roman"/>
          <w:sz w:val="24"/>
          <w:szCs w:val="24"/>
        </w:rPr>
        <w:t xml:space="preserve"> </w:t>
      </w:r>
      <w:r w:rsidR="000172BC" w:rsidRPr="00E059D4">
        <w:rPr>
          <w:rFonts w:ascii="Times New Roman" w:hAnsi="Times New Roman" w:cs="Times New Roman"/>
          <w:sz w:val="24"/>
          <w:szCs w:val="24"/>
        </w:rPr>
        <w:t>Ha</w:t>
      </w:r>
      <w:r w:rsidR="00BB47EC" w:rsidRPr="00E059D4">
        <w:rPr>
          <w:rFonts w:ascii="Times New Roman" w:hAnsi="Times New Roman" w:cs="Times New Roman"/>
          <w:sz w:val="24"/>
          <w:szCs w:val="24"/>
        </w:rPr>
        <w:t>s</w:t>
      </w:r>
      <w:r w:rsidR="000172BC" w:rsidRPr="00E059D4">
        <w:rPr>
          <w:rFonts w:ascii="Times New Roman" w:hAnsi="Times New Roman" w:cs="Times New Roman"/>
          <w:sz w:val="24"/>
          <w:szCs w:val="24"/>
        </w:rPr>
        <w:t xml:space="preserve">il penelitian yang sudah </w:t>
      </w:r>
      <w:r w:rsidR="00BB47EC" w:rsidRPr="00E059D4">
        <w:rPr>
          <w:rFonts w:ascii="Times New Roman" w:hAnsi="Times New Roman" w:cs="Times New Roman"/>
          <w:sz w:val="24"/>
          <w:szCs w:val="24"/>
        </w:rPr>
        <w:t>di analisis menggunakan regresi data p</w:t>
      </w:r>
      <w:r w:rsidR="00D01FEB" w:rsidRPr="00E059D4">
        <w:rPr>
          <w:rFonts w:ascii="Times New Roman" w:hAnsi="Times New Roman" w:cs="Times New Roman"/>
          <w:sz w:val="24"/>
          <w:szCs w:val="24"/>
        </w:rPr>
        <w:t xml:space="preserve">anel menunjukan bahwa variabel </w:t>
      </w:r>
      <w:r w:rsidR="00D01FEB" w:rsidRPr="00E059D4">
        <w:rPr>
          <w:rFonts w:ascii="Times New Roman" w:hAnsi="Times New Roman" w:cs="Times New Roman"/>
          <w:i/>
          <w:sz w:val="24"/>
          <w:szCs w:val="24"/>
        </w:rPr>
        <w:t>Loan to Deposit Ratio</w:t>
      </w:r>
      <w:r w:rsidR="00D01FEB" w:rsidRPr="00E059D4">
        <w:rPr>
          <w:rFonts w:ascii="Times New Roman" w:hAnsi="Times New Roman" w:cs="Times New Roman"/>
          <w:sz w:val="24"/>
          <w:szCs w:val="24"/>
        </w:rPr>
        <w:t xml:space="preserve"> (LDR) (X1) berpengaruh negatif dan signifikan terhadap variabel </w:t>
      </w:r>
      <w:r w:rsidR="00D01FEB" w:rsidRPr="00E059D4">
        <w:rPr>
          <w:rFonts w:ascii="Times New Roman" w:hAnsi="Times New Roman" w:cs="Times New Roman"/>
          <w:i/>
          <w:sz w:val="24"/>
          <w:szCs w:val="24"/>
        </w:rPr>
        <w:t>Return on Asset</w:t>
      </w:r>
      <w:r w:rsidR="00D01FEB" w:rsidRPr="00E059D4">
        <w:rPr>
          <w:rFonts w:ascii="Times New Roman" w:hAnsi="Times New Roman" w:cs="Times New Roman"/>
          <w:sz w:val="24"/>
          <w:szCs w:val="24"/>
        </w:rPr>
        <w:t xml:space="preserve"> (ROA) (Y)</w:t>
      </w:r>
      <w:r w:rsidR="00B55BED" w:rsidRPr="00E059D4">
        <w:rPr>
          <w:rFonts w:ascii="Times New Roman" w:hAnsi="Times New Roman" w:cs="Times New Roman"/>
          <w:sz w:val="24"/>
          <w:szCs w:val="24"/>
        </w:rPr>
        <w:t>.</w:t>
      </w:r>
    </w:p>
    <w:p w:rsidR="00CE3AB2" w:rsidRPr="00E059D4"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Net Interest Margin </w:t>
      </w:r>
      <w:r w:rsidRPr="00E059D4">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E059D4">
        <w:rPr>
          <w:rFonts w:ascii="Times New Roman" w:hAnsi="Times New Roman" w:cs="Times New Roman"/>
          <w:sz w:val="24"/>
          <w:szCs w:val="24"/>
          <w:lang w:eastAsia="id-ID"/>
        </w:rPr>
        <w:t xml:space="preserve">13,83% </w:t>
      </w:r>
      <w:r w:rsidRPr="00E059D4">
        <w:rPr>
          <w:rFonts w:ascii="Times New Roman" w:hAnsi="Times New Roman" w:cs="Times New Roman"/>
          <w:sz w:val="24"/>
          <w:szCs w:val="24"/>
          <w:lang w:eastAsia="id-ID"/>
        </w:rPr>
        <w:t>tercatat pada tahun 202</w:t>
      </w:r>
      <w:r w:rsidR="003F2E69" w:rsidRPr="00E059D4">
        <w:rPr>
          <w:rFonts w:ascii="Times New Roman" w:hAnsi="Times New Roman" w:cs="Times New Roman"/>
          <w:sz w:val="24"/>
          <w:szCs w:val="24"/>
          <w:lang w:eastAsia="id-ID"/>
        </w:rPr>
        <w:t>2</w:t>
      </w:r>
      <w:r w:rsidRPr="00E059D4">
        <w:rPr>
          <w:rFonts w:ascii="Times New Roman" w:hAnsi="Times New Roman" w:cs="Times New Roman"/>
          <w:sz w:val="24"/>
          <w:szCs w:val="24"/>
          <w:lang w:eastAsia="id-ID"/>
        </w:rPr>
        <w:t xml:space="preserve">. Kemudian untuk </w:t>
      </w:r>
      <w:r w:rsidRPr="00E059D4">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E059D4">
        <w:rPr>
          <w:rFonts w:ascii="Times New Roman" w:hAnsi="Times New Roman" w:cs="Times New Roman"/>
          <w:sz w:val="24"/>
          <w:szCs w:val="24"/>
          <w:lang w:eastAsia="id-ID"/>
        </w:rPr>
        <w:t xml:space="preserve">-3,52% </w:t>
      </w:r>
      <w:r w:rsidRPr="00E059D4">
        <w:rPr>
          <w:rFonts w:ascii="Times New Roman" w:hAnsi="Times New Roman" w:cs="Times New Roman"/>
          <w:sz w:val="24"/>
          <w:szCs w:val="24"/>
          <w:lang w:eastAsia="id-ID"/>
        </w:rPr>
        <w:t>yang tercatat pada tahun 2021.</w:t>
      </w:r>
      <w:r w:rsidR="006773D8" w:rsidRPr="00E059D4">
        <w:rPr>
          <w:rFonts w:ascii="Times New Roman" w:hAnsi="Times New Roman" w:cs="Times New Roman"/>
          <w:sz w:val="24"/>
          <w:szCs w:val="24"/>
          <w:lang w:eastAsia="id-ID"/>
        </w:rPr>
        <w:t xml:space="preserve"> </w:t>
      </w:r>
      <w:r w:rsidR="006773D8" w:rsidRPr="00E059D4">
        <w:rPr>
          <w:rFonts w:ascii="Times New Roman" w:hAnsi="Times New Roman" w:cs="Times New Roman"/>
          <w:sz w:val="24"/>
          <w:szCs w:val="24"/>
        </w:rPr>
        <w:t xml:space="preserve">Hasil penelitian yang sudah di analisis menggunakan regresi data panel menunjukan bahwa variabel </w:t>
      </w:r>
      <w:r w:rsidR="006773D8" w:rsidRPr="00E059D4">
        <w:rPr>
          <w:rFonts w:ascii="Times New Roman" w:hAnsi="Times New Roman" w:cs="Times New Roman"/>
          <w:i/>
          <w:sz w:val="24"/>
          <w:szCs w:val="24"/>
          <w:lang w:eastAsia="id-ID"/>
        </w:rPr>
        <w:t xml:space="preserve">Net Interest Margin </w:t>
      </w:r>
      <w:r w:rsidR="006773D8" w:rsidRPr="00E059D4">
        <w:rPr>
          <w:rFonts w:ascii="Times New Roman" w:hAnsi="Times New Roman" w:cs="Times New Roman"/>
          <w:sz w:val="24"/>
          <w:szCs w:val="24"/>
          <w:lang w:eastAsia="id-ID"/>
        </w:rPr>
        <w:t>(NIM) (X2)</w:t>
      </w:r>
      <w:r w:rsidR="006773D8" w:rsidRPr="00E059D4">
        <w:rPr>
          <w:rFonts w:ascii="Times New Roman" w:hAnsi="Times New Roman" w:cs="Times New Roman"/>
          <w:sz w:val="24"/>
          <w:szCs w:val="24"/>
        </w:rPr>
        <w:t xml:space="preserve"> berpengaruh positif dan signifikan terhadap variabel </w:t>
      </w:r>
      <w:r w:rsidR="006773D8" w:rsidRPr="00E059D4">
        <w:rPr>
          <w:rFonts w:ascii="Times New Roman" w:hAnsi="Times New Roman" w:cs="Times New Roman"/>
          <w:i/>
          <w:sz w:val="24"/>
          <w:szCs w:val="24"/>
        </w:rPr>
        <w:t>Return on Asset</w:t>
      </w:r>
      <w:r w:rsidR="006773D8" w:rsidRPr="00E059D4">
        <w:rPr>
          <w:rFonts w:ascii="Times New Roman" w:hAnsi="Times New Roman" w:cs="Times New Roman"/>
          <w:sz w:val="24"/>
          <w:szCs w:val="24"/>
        </w:rPr>
        <w:t xml:space="preserve"> (ROA) (Y).</w:t>
      </w:r>
    </w:p>
    <w:p w:rsidR="0024642B" w:rsidRPr="00E059D4" w:rsidRDefault="001A06A9" w:rsidP="009510E9">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Return on Asset </w:t>
      </w:r>
      <w:r w:rsidRPr="00E059D4">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sidRPr="00E059D4">
        <w:rPr>
          <w:rFonts w:ascii="Times New Roman" w:hAnsi="Times New Roman" w:cs="Times New Roman"/>
          <w:sz w:val="24"/>
          <w:szCs w:val="24"/>
          <w:lang w:eastAsia="id-ID"/>
        </w:rPr>
        <w:t>kan dengan kode perusahaan MEGA</w:t>
      </w:r>
      <w:r w:rsidRPr="00E059D4">
        <w:rPr>
          <w:rFonts w:ascii="Times New Roman" w:hAnsi="Times New Roman" w:cs="Times New Roman"/>
          <w:sz w:val="24"/>
          <w:szCs w:val="24"/>
          <w:lang w:eastAsia="id-ID"/>
        </w:rPr>
        <w:t xml:space="preserve">, dengan hasil presentase sebesar </w:t>
      </w:r>
      <w:r w:rsidR="009870AE" w:rsidRPr="00E059D4">
        <w:rPr>
          <w:rFonts w:ascii="Times New Roman" w:hAnsi="Times New Roman" w:cs="Times New Roman"/>
          <w:sz w:val="24"/>
          <w:szCs w:val="24"/>
          <w:lang w:eastAsia="id-ID"/>
        </w:rPr>
        <w:t>4,22</w:t>
      </w:r>
      <w:r w:rsidRPr="00E059D4">
        <w:rPr>
          <w:rFonts w:ascii="Times New Roman" w:hAnsi="Times New Roman" w:cs="Times New Roman"/>
          <w:sz w:val="24"/>
          <w:szCs w:val="24"/>
          <w:lang w:eastAsia="id-ID"/>
        </w:rPr>
        <w:t>% tercatat pada tahun 202</w:t>
      </w:r>
      <w:r w:rsidR="008765D8" w:rsidRPr="00E059D4">
        <w:rPr>
          <w:rFonts w:ascii="Times New Roman" w:hAnsi="Times New Roman" w:cs="Times New Roman"/>
          <w:sz w:val="24"/>
          <w:szCs w:val="24"/>
          <w:lang w:eastAsia="id-ID"/>
        </w:rPr>
        <w:t>1</w:t>
      </w:r>
      <w:r w:rsidRPr="00E059D4">
        <w:rPr>
          <w:rFonts w:ascii="Times New Roman" w:hAnsi="Times New Roman" w:cs="Times New Roman"/>
          <w:sz w:val="24"/>
          <w:szCs w:val="24"/>
          <w:lang w:eastAsia="id-ID"/>
        </w:rPr>
        <w:t xml:space="preserve">. Kemudian untuk penurunan terendah dimiliki oleh perusahaan perbankan dengan kode perusahaan </w:t>
      </w:r>
      <w:r w:rsidR="008765D8" w:rsidRPr="00E059D4">
        <w:rPr>
          <w:rFonts w:ascii="Times New Roman" w:hAnsi="Times New Roman" w:cs="Times New Roman"/>
          <w:sz w:val="24"/>
          <w:szCs w:val="24"/>
          <w:lang w:eastAsia="id-ID"/>
        </w:rPr>
        <w:t>AGRO</w:t>
      </w:r>
      <w:r w:rsidRPr="00E059D4">
        <w:rPr>
          <w:rFonts w:ascii="Times New Roman" w:hAnsi="Times New Roman" w:cs="Times New Roman"/>
          <w:sz w:val="24"/>
          <w:szCs w:val="24"/>
          <w:lang w:eastAsia="id-ID"/>
        </w:rPr>
        <w:t xml:space="preserve">, dengan hasil presentase sebesar </w:t>
      </w:r>
      <w:r w:rsidR="008765D8" w:rsidRPr="00E059D4">
        <w:rPr>
          <w:rFonts w:ascii="Times New Roman" w:hAnsi="Times New Roman" w:cs="Times New Roman"/>
          <w:sz w:val="24"/>
          <w:szCs w:val="24"/>
          <w:lang w:eastAsia="id-ID"/>
        </w:rPr>
        <w:t>-14,75</w:t>
      </w:r>
      <w:r w:rsidRPr="00E059D4">
        <w:rPr>
          <w:rFonts w:ascii="Times New Roman" w:hAnsi="Times New Roman" w:cs="Times New Roman"/>
          <w:sz w:val="24"/>
          <w:szCs w:val="24"/>
          <w:lang w:eastAsia="id-ID"/>
        </w:rPr>
        <w:t>% yang tercatat pada tahun 2021</w:t>
      </w:r>
      <w:r w:rsidR="008765D8" w:rsidRPr="00E059D4">
        <w:rPr>
          <w:rFonts w:ascii="Times New Roman" w:hAnsi="Times New Roman" w:cs="Times New Roman"/>
          <w:sz w:val="24"/>
          <w:szCs w:val="24"/>
          <w:lang w:eastAsia="id-ID"/>
        </w:rPr>
        <w:t>.</w:t>
      </w:r>
    </w:p>
    <w:p w:rsidR="00E317F4" w:rsidRPr="00E059D4" w:rsidRDefault="00E317F4" w:rsidP="00E317F4">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Berdasarkan penelitian diketahui bahwa pengaruh </w:t>
      </w:r>
      <w:r w:rsidRPr="00E059D4">
        <w:rPr>
          <w:rFonts w:ascii="Times New Roman" w:hAnsi="Times New Roman" w:cs="Times New Roman"/>
          <w:i/>
          <w:sz w:val="24"/>
          <w:szCs w:val="24"/>
          <w:lang w:eastAsia="id-ID"/>
        </w:rPr>
        <w:t>Loan to Deposit Ratio</w:t>
      </w:r>
      <w:r w:rsidRPr="00E059D4">
        <w:rPr>
          <w:rFonts w:ascii="Times New Roman" w:hAnsi="Times New Roman" w:cs="Times New Roman"/>
          <w:sz w:val="24"/>
          <w:szCs w:val="24"/>
          <w:lang w:eastAsia="id-ID"/>
        </w:rPr>
        <w:t xml:space="preserve"> (LDR) dan </w:t>
      </w:r>
      <w:r w:rsidRPr="00E059D4">
        <w:rPr>
          <w:rFonts w:ascii="Times New Roman" w:hAnsi="Times New Roman" w:cs="Times New Roman"/>
          <w:i/>
          <w:sz w:val="24"/>
          <w:szCs w:val="24"/>
          <w:lang w:eastAsia="id-ID"/>
        </w:rPr>
        <w:t>Net Interest Margin</w:t>
      </w:r>
      <w:r w:rsidRPr="00E059D4">
        <w:rPr>
          <w:rFonts w:ascii="Times New Roman" w:hAnsi="Times New Roman" w:cs="Times New Roman"/>
          <w:sz w:val="24"/>
          <w:szCs w:val="24"/>
          <w:lang w:eastAsia="id-ID"/>
        </w:rPr>
        <w:t xml:space="preserve"> (NIM) terhadap </w:t>
      </w:r>
      <w:r w:rsidRPr="00E059D4">
        <w:rPr>
          <w:rFonts w:ascii="Times New Roman" w:hAnsi="Times New Roman" w:cs="Times New Roman"/>
          <w:i/>
          <w:sz w:val="24"/>
          <w:szCs w:val="24"/>
          <w:lang w:eastAsia="id-ID"/>
        </w:rPr>
        <w:t>Return on Asset</w:t>
      </w:r>
      <w:r w:rsidRPr="00E059D4">
        <w:rPr>
          <w:rFonts w:ascii="Times New Roman" w:hAnsi="Times New Roman" w:cs="Times New Roman"/>
          <w:sz w:val="24"/>
          <w:szCs w:val="24"/>
          <w:lang w:eastAsia="id-ID"/>
        </w:rPr>
        <w:t xml:space="preserve"> (ROA) berdistribusi dan berkorelasi dalam penelitian ini. Ditunjukan oleh hasil perhitungan STATA dengan koefisien determinasi sebesar 0.2415 setara dengan 24,15%. Ini mununjukkan bahwa variabel independen LDR dan NIM memiliki kemampuan untuk menjelaskan sekitar 24,15% dari variasi dalam variabel ROA pada perusahaan perbankan yang terdaftar di Bursa Efek Inonesia. Sedangkan sisanya 75,85% dipengaruhi oleh faktor lain yang tidak diteliti dalam penelitian ini. Hasil uji t pada variabel LDR (X1) </w:t>
      </w:r>
      <w:r w:rsidRPr="00E059D4">
        <w:rPr>
          <w:rFonts w:ascii="Times New Roman" w:hAnsi="Times New Roman" w:cs="Times New Roman"/>
          <w:sz w:val="24"/>
          <w:szCs w:val="24"/>
          <w:lang w:eastAsia="id-ID"/>
        </w:rPr>
        <w:lastRenderedPageBreak/>
        <w:t>t hitung sebesar -5,17. Dalam uji hipotesis yang dilakukan mendapat hasil uji t tabel sebesar 1,98 ini berarti t hitung &lt; t tabel (-5,17 &lt; 1,98) dan nilai sig. 0,000 &lt; 0,05 sehingga dapat disimpulkan bahwa LDR berpengaruh negatif dan signifikan terhadap ROA. Sedangkan, hasil uji t pada variabel NIM (X2) t hitung sebesar 4,73. Dalam uji hipotesis yang dilakukan mendapat hasil uji t tabel sebesar 1,98 ini berarti t hitung &gt; t tabel (4,73 &gt; 1,98) dan nilai sig. 0,000 &lt; 0,05 sehingga dapat disimpulkan bahwa NIM berpengaruh positif dan signifikan terhadap ROA.</w:t>
      </w:r>
    </w:p>
    <w:p w:rsidR="00F83C78" w:rsidRPr="00E059D4" w:rsidRDefault="00B44F79" w:rsidP="00B44F79">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2</w:t>
      </w:r>
      <w:r w:rsidRPr="00E059D4">
        <w:rPr>
          <w:rFonts w:ascii="Times New Roman" w:hAnsi="Times New Roman" w:cs="Times New Roman"/>
          <w:b/>
          <w:sz w:val="24"/>
          <w:szCs w:val="24"/>
          <w:lang w:eastAsia="id-ID"/>
        </w:rPr>
        <w:tab/>
        <w:t>Saran</w:t>
      </w:r>
    </w:p>
    <w:p w:rsidR="00E4547B" w:rsidRPr="00E059D4"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w:t>
      </w:r>
      <w:bookmarkStart w:id="0" w:name="_GoBack"/>
      <w:bookmarkEnd w:id="0"/>
      <w:r w:rsidRPr="00E059D4">
        <w:rPr>
          <w:rFonts w:ascii="Times New Roman" w:hAnsi="Times New Roman" w:cs="Times New Roman"/>
          <w:sz w:val="24"/>
          <w:szCs w:val="24"/>
          <w:lang w:eastAsia="id-ID"/>
        </w:rPr>
        <w:t>litas kinerja bank ters</w:t>
      </w:r>
      <w:r w:rsidR="00A619A9" w:rsidRPr="00E059D4">
        <w:rPr>
          <w:rFonts w:ascii="Times New Roman" w:hAnsi="Times New Roman" w:cs="Times New Roman"/>
          <w:sz w:val="24"/>
          <w:szCs w:val="24"/>
          <w:lang w:eastAsia="id-ID"/>
        </w:rPr>
        <w:t>ebut.</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Pihak perusahaan perlu fokus untuk meningkatkan nilai laba/keuntungan guna mengoptimalkan penggunaan dana dan mengurangi biaya operasional agar tercipta efisiensi dan efektivitas dalam penggunaan dan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E059D4"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8"/>
  </w:num>
  <w:num w:numId="4">
    <w:abstractNumId w:val="18"/>
  </w:num>
  <w:num w:numId="5">
    <w:abstractNumId w:val="14"/>
  </w:num>
  <w:num w:numId="6">
    <w:abstractNumId w:val="10"/>
  </w:num>
  <w:num w:numId="7">
    <w:abstractNumId w:val="0"/>
  </w:num>
  <w:num w:numId="8">
    <w:abstractNumId w:val="9"/>
  </w:num>
  <w:num w:numId="9">
    <w:abstractNumId w:val="17"/>
  </w:num>
  <w:num w:numId="10">
    <w:abstractNumId w:val="6"/>
  </w:num>
  <w:num w:numId="11">
    <w:abstractNumId w:val="15"/>
  </w:num>
  <w:num w:numId="12">
    <w:abstractNumId w:val="13"/>
  </w:num>
  <w:num w:numId="13">
    <w:abstractNumId w:val="2"/>
  </w:num>
  <w:num w:numId="14">
    <w:abstractNumId w:val="11"/>
  </w:num>
  <w:num w:numId="15">
    <w:abstractNumId w:val="7"/>
  </w:num>
  <w:num w:numId="16">
    <w:abstractNumId w:val="5"/>
  </w:num>
  <w:num w:numId="17">
    <w:abstractNumId w:val="16"/>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2623F"/>
    <w:rsid w:val="00034E27"/>
    <w:rsid w:val="00050CF7"/>
    <w:rsid w:val="0005467B"/>
    <w:rsid w:val="00072264"/>
    <w:rsid w:val="00077E34"/>
    <w:rsid w:val="000A00B2"/>
    <w:rsid w:val="000A2E25"/>
    <w:rsid w:val="000C1C15"/>
    <w:rsid w:val="000E65C8"/>
    <w:rsid w:val="000F7071"/>
    <w:rsid w:val="00127B17"/>
    <w:rsid w:val="001373DB"/>
    <w:rsid w:val="00141F80"/>
    <w:rsid w:val="0014358B"/>
    <w:rsid w:val="00173A58"/>
    <w:rsid w:val="00181463"/>
    <w:rsid w:val="001843EC"/>
    <w:rsid w:val="00193781"/>
    <w:rsid w:val="00194034"/>
    <w:rsid w:val="0019660E"/>
    <w:rsid w:val="001A06A9"/>
    <w:rsid w:val="001A3309"/>
    <w:rsid w:val="001B443D"/>
    <w:rsid w:val="001C60BA"/>
    <w:rsid w:val="001D08F2"/>
    <w:rsid w:val="001E7C0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2E2"/>
    <w:rsid w:val="005047A2"/>
    <w:rsid w:val="00521086"/>
    <w:rsid w:val="005330D4"/>
    <w:rsid w:val="00551AC2"/>
    <w:rsid w:val="0055739D"/>
    <w:rsid w:val="005818C0"/>
    <w:rsid w:val="00594EDF"/>
    <w:rsid w:val="005A3A47"/>
    <w:rsid w:val="005A4980"/>
    <w:rsid w:val="005C3962"/>
    <w:rsid w:val="005D2800"/>
    <w:rsid w:val="005E04AC"/>
    <w:rsid w:val="005E04B6"/>
    <w:rsid w:val="005E5A87"/>
    <w:rsid w:val="005F380B"/>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32C1"/>
    <w:rsid w:val="007162E0"/>
    <w:rsid w:val="00725038"/>
    <w:rsid w:val="00733044"/>
    <w:rsid w:val="00735274"/>
    <w:rsid w:val="00756605"/>
    <w:rsid w:val="00761361"/>
    <w:rsid w:val="007706A3"/>
    <w:rsid w:val="00791CB7"/>
    <w:rsid w:val="0079323E"/>
    <w:rsid w:val="007A4991"/>
    <w:rsid w:val="007A7C7B"/>
    <w:rsid w:val="007B5AE0"/>
    <w:rsid w:val="007D0114"/>
    <w:rsid w:val="007D1F09"/>
    <w:rsid w:val="007D7A7D"/>
    <w:rsid w:val="007F30CA"/>
    <w:rsid w:val="00802849"/>
    <w:rsid w:val="0080362C"/>
    <w:rsid w:val="00817D72"/>
    <w:rsid w:val="00825965"/>
    <w:rsid w:val="00831DD1"/>
    <w:rsid w:val="008337E2"/>
    <w:rsid w:val="00844E27"/>
    <w:rsid w:val="008500C1"/>
    <w:rsid w:val="008521D0"/>
    <w:rsid w:val="00853EC9"/>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870AE"/>
    <w:rsid w:val="009A3D2B"/>
    <w:rsid w:val="009A60E2"/>
    <w:rsid w:val="009B1B37"/>
    <w:rsid w:val="009D44B4"/>
    <w:rsid w:val="009D4EC2"/>
    <w:rsid w:val="009F5199"/>
    <w:rsid w:val="00A00C8A"/>
    <w:rsid w:val="00A037DC"/>
    <w:rsid w:val="00A11EF4"/>
    <w:rsid w:val="00A12C92"/>
    <w:rsid w:val="00A15AAA"/>
    <w:rsid w:val="00A15BB9"/>
    <w:rsid w:val="00A1711E"/>
    <w:rsid w:val="00A236CA"/>
    <w:rsid w:val="00A366B9"/>
    <w:rsid w:val="00A619A9"/>
    <w:rsid w:val="00A649B1"/>
    <w:rsid w:val="00A66A6C"/>
    <w:rsid w:val="00A8057E"/>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6022A"/>
    <w:rsid w:val="00C62B5D"/>
    <w:rsid w:val="00CA2499"/>
    <w:rsid w:val="00CE3AB2"/>
    <w:rsid w:val="00CF7FB0"/>
    <w:rsid w:val="00D01FEB"/>
    <w:rsid w:val="00D105E6"/>
    <w:rsid w:val="00D12AB4"/>
    <w:rsid w:val="00D12EAA"/>
    <w:rsid w:val="00D149F0"/>
    <w:rsid w:val="00D15145"/>
    <w:rsid w:val="00D324E3"/>
    <w:rsid w:val="00D3294E"/>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7C8C"/>
    <w:rsid w:val="00DE196D"/>
    <w:rsid w:val="00DE3761"/>
    <w:rsid w:val="00DE692E"/>
    <w:rsid w:val="00DF5980"/>
    <w:rsid w:val="00E059D4"/>
    <w:rsid w:val="00E10DF0"/>
    <w:rsid w:val="00E17176"/>
    <w:rsid w:val="00E216B3"/>
    <w:rsid w:val="00E24678"/>
    <w:rsid w:val="00E317F4"/>
    <w:rsid w:val="00E32040"/>
    <w:rsid w:val="00E4547B"/>
    <w:rsid w:val="00E45ABD"/>
    <w:rsid w:val="00E66C4F"/>
    <w:rsid w:val="00E768C9"/>
    <w:rsid w:val="00E80DFA"/>
    <w:rsid w:val="00E83171"/>
    <w:rsid w:val="00E94F1E"/>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44270"/>
    <w:rsid w:val="00F45E62"/>
    <w:rsid w:val="00F51EFB"/>
    <w:rsid w:val="00F5677B"/>
    <w:rsid w:val="00F56AA0"/>
    <w:rsid w:val="00F72AF7"/>
    <w:rsid w:val="00F775C8"/>
    <w:rsid w:val="00F82A5D"/>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E81414-461F-450B-AEFD-A747E98EB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52</Pages>
  <Words>14088</Words>
  <Characters>8030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8</cp:revision>
  <cp:lastPrinted>2023-08-03T07:42:00Z</cp:lastPrinted>
  <dcterms:created xsi:type="dcterms:W3CDTF">2023-08-03T05:57:00Z</dcterms:created>
  <dcterms:modified xsi:type="dcterms:W3CDTF">2023-08-1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